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5C0D" w:rsidRPr="00FC5C0D" w:rsidRDefault="00FC5C0D" w:rsidP="00E91731">
      <w:pPr>
        <w:spacing w:after="0" w:line="360" w:lineRule="auto"/>
        <w:ind w:firstLine="0"/>
        <w:rPr>
          <w:b/>
          <w:sz w:val="20"/>
          <w:szCs w:val="20"/>
        </w:rPr>
      </w:pPr>
      <w:bookmarkStart w:id="0" w:name="_GoBack"/>
      <w:bookmarkEnd w:id="0"/>
      <w:r w:rsidRPr="00FC5C0D">
        <w:rPr>
          <w:b/>
          <w:sz w:val="20"/>
          <w:szCs w:val="20"/>
        </w:rPr>
        <w:t xml:space="preserve">(Version 2: changes in </w:t>
      </w:r>
      <w:r w:rsidRPr="00FC5C0D">
        <w:rPr>
          <w:b/>
          <w:sz w:val="20"/>
          <w:szCs w:val="20"/>
          <w:highlight w:val="yellow"/>
        </w:rPr>
        <w:t>yellow</w:t>
      </w:r>
      <w:r w:rsidRPr="00FC5C0D">
        <w:rPr>
          <w:b/>
          <w:sz w:val="20"/>
          <w:szCs w:val="20"/>
        </w:rPr>
        <w:t>)</w:t>
      </w:r>
    </w:p>
    <w:p w:rsidR="00FC5C0D" w:rsidRPr="00F674F0" w:rsidRDefault="00102906" w:rsidP="00E91731">
      <w:pPr>
        <w:spacing w:after="0" w:line="360" w:lineRule="auto"/>
        <w:ind w:firstLine="0"/>
        <w:rPr>
          <w:b/>
          <w:sz w:val="32"/>
          <w:szCs w:val="32"/>
        </w:rPr>
      </w:pPr>
      <w:r w:rsidRPr="00F674F0">
        <w:rPr>
          <w:b/>
          <w:sz w:val="32"/>
          <w:szCs w:val="32"/>
        </w:rPr>
        <w:t>Experts</w:t>
      </w:r>
      <w:r w:rsidR="004317C3" w:rsidRPr="00F674F0">
        <w:rPr>
          <w:b/>
          <w:sz w:val="32"/>
          <w:szCs w:val="32"/>
        </w:rPr>
        <w:t xml:space="preserve"> amongst us</w:t>
      </w:r>
      <w:r w:rsidRPr="00F674F0">
        <w:rPr>
          <w:b/>
          <w:sz w:val="32"/>
          <w:szCs w:val="32"/>
        </w:rPr>
        <w:t>: Wh</w:t>
      </w:r>
      <w:r w:rsidR="0034704C" w:rsidRPr="00F674F0">
        <w:rPr>
          <w:b/>
          <w:sz w:val="32"/>
          <w:szCs w:val="32"/>
        </w:rPr>
        <w:t>at do we know about them</w:t>
      </w:r>
      <w:r w:rsidR="002111EF" w:rsidRPr="00F674F0">
        <w:rPr>
          <w:b/>
          <w:sz w:val="32"/>
          <w:szCs w:val="32"/>
        </w:rPr>
        <w:t>?</w:t>
      </w:r>
    </w:p>
    <w:p w:rsidR="00F674F0" w:rsidRDefault="00F674F0" w:rsidP="005724F2">
      <w:pPr>
        <w:tabs>
          <w:tab w:val="left" w:pos="680"/>
        </w:tabs>
        <w:spacing w:after="0" w:line="240" w:lineRule="auto"/>
        <w:ind w:firstLine="0"/>
        <w:rPr>
          <w:i/>
        </w:rPr>
      </w:pPr>
    </w:p>
    <w:p w:rsidR="00483FC0" w:rsidRPr="00F674F0" w:rsidRDefault="00102906" w:rsidP="005724F2">
      <w:pPr>
        <w:tabs>
          <w:tab w:val="left" w:pos="680"/>
        </w:tabs>
        <w:spacing w:after="0" w:line="240" w:lineRule="auto"/>
        <w:ind w:firstLine="0"/>
      </w:pPr>
      <w:r w:rsidRPr="00F674F0">
        <w:rPr>
          <w:i/>
        </w:rPr>
        <w:t>Abstract</w:t>
      </w:r>
    </w:p>
    <w:p w:rsidR="000122DA" w:rsidRPr="00F674F0" w:rsidRDefault="002111EF" w:rsidP="005724F2">
      <w:pPr>
        <w:tabs>
          <w:tab w:val="left" w:pos="680"/>
        </w:tabs>
        <w:spacing w:after="0" w:line="240" w:lineRule="auto"/>
        <w:ind w:firstLine="0"/>
      </w:pPr>
      <w:r w:rsidRPr="00F674F0">
        <w:t xml:space="preserve">Experts are </w:t>
      </w:r>
      <w:r w:rsidR="000158BD" w:rsidRPr="00F674F0">
        <w:t xml:space="preserve">identifiable </w:t>
      </w:r>
      <w:r w:rsidRPr="00F674F0">
        <w:t xml:space="preserve">individuals whose performances </w:t>
      </w:r>
      <w:r w:rsidR="000158BD" w:rsidRPr="00F674F0">
        <w:t>show consistent patterns of advanced level</w:t>
      </w:r>
      <w:r w:rsidRPr="00F674F0">
        <w:t xml:space="preserve"> achievement on objective measures over time. Empiri</w:t>
      </w:r>
      <w:r w:rsidR="000158BD" w:rsidRPr="00F674F0">
        <w:t xml:space="preserve">cal research into the traits of such individuals </w:t>
      </w:r>
      <w:r w:rsidRPr="00F674F0">
        <w:t>began in 1899, and</w:t>
      </w:r>
      <w:r w:rsidR="000C0D46" w:rsidRPr="00F674F0">
        <w:t xml:space="preserve"> a substantial database has</w:t>
      </w:r>
      <w:r w:rsidRPr="00F674F0">
        <w:t xml:space="preserve"> accumulated, across some 90 dif</w:t>
      </w:r>
      <w:r w:rsidR="00102906" w:rsidRPr="00F674F0">
        <w:t>fe</w:t>
      </w:r>
      <w:r w:rsidR="000158BD" w:rsidRPr="00F674F0">
        <w:t>rent skill areas and professions. Developing e</w:t>
      </w:r>
      <w:r w:rsidR="00483FC0" w:rsidRPr="00F674F0">
        <w:t>xpertise changes the</w:t>
      </w:r>
      <w:r w:rsidR="00102906" w:rsidRPr="00F674F0">
        <w:t xml:space="preserve"> way the mind processes information,</w:t>
      </w:r>
      <w:r w:rsidR="000158BD" w:rsidRPr="00F674F0">
        <w:t xml:space="preserve"> and becomes </w:t>
      </w:r>
      <w:r w:rsidR="00102906" w:rsidRPr="00F674F0">
        <w:t xml:space="preserve">a </w:t>
      </w:r>
      <w:r w:rsidRPr="00F674F0">
        <w:t xml:space="preserve">genuine handicap when striving </w:t>
      </w:r>
      <w:r w:rsidR="00102906" w:rsidRPr="00F674F0">
        <w:t>to</w:t>
      </w:r>
      <w:r w:rsidR="000158BD" w:rsidRPr="00F674F0">
        <w:t xml:space="preserve"> teach skills to newcomers. However</w:t>
      </w:r>
      <w:r w:rsidR="00102906" w:rsidRPr="00F674F0">
        <w:t xml:space="preserve">, </w:t>
      </w:r>
      <w:r w:rsidR="000158BD" w:rsidRPr="00F674F0">
        <w:t xml:space="preserve">a body of research informs us that classroom teaching </w:t>
      </w:r>
      <w:r w:rsidRPr="00F674F0">
        <w:t>constit</w:t>
      </w:r>
      <w:r w:rsidR="000158BD" w:rsidRPr="00F674F0">
        <w:t>utes a significant skill domain, and the tr</w:t>
      </w:r>
      <w:r w:rsidR="000C0D46" w:rsidRPr="00F674F0">
        <w:t xml:space="preserve">aits identified </w:t>
      </w:r>
      <w:r w:rsidR="000158BD" w:rsidRPr="00F674F0">
        <w:t>are consistent with what is known about expertise across scores of other professions and skill domains.</w:t>
      </w:r>
    </w:p>
    <w:p w:rsidR="00102906" w:rsidRDefault="00102906" w:rsidP="005724F2">
      <w:pPr>
        <w:tabs>
          <w:tab w:val="left" w:pos="680"/>
        </w:tabs>
        <w:spacing w:after="0" w:line="240" w:lineRule="auto"/>
      </w:pPr>
    </w:p>
    <w:p w:rsidR="00F674F0" w:rsidRDefault="00F674F0" w:rsidP="005724F2">
      <w:pPr>
        <w:tabs>
          <w:tab w:val="left" w:pos="680"/>
        </w:tabs>
        <w:spacing w:after="0" w:line="240" w:lineRule="auto"/>
      </w:pPr>
    </w:p>
    <w:p w:rsidR="00F674F0" w:rsidRPr="00F674F0" w:rsidRDefault="00F674F0" w:rsidP="005724F2">
      <w:pPr>
        <w:tabs>
          <w:tab w:val="left" w:pos="680"/>
        </w:tabs>
        <w:spacing w:after="0" w:line="240" w:lineRule="auto"/>
      </w:pPr>
    </w:p>
    <w:p w:rsidR="00FF6DFB" w:rsidRPr="00F674F0" w:rsidRDefault="00FF6DFB" w:rsidP="00704D00">
      <w:pPr>
        <w:tabs>
          <w:tab w:val="left" w:pos="680"/>
        </w:tabs>
        <w:spacing w:after="0" w:line="240" w:lineRule="auto"/>
        <w:ind w:firstLine="0"/>
      </w:pPr>
    </w:p>
    <w:p w:rsidR="00FF6DFB" w:rsidRPr="00F674F0" w:rsidRDefault="00FF6DFB" w:rsidP="005724F2">
      <w:pPr>
        <w:tabs>
          <w:tab w:val="left" w:pos="680"/>
        </w:tabs>
        <w:spacing w:after="0" w:line="240" w:lineRule="auto"/>
      </w:pPr>
    </w:p>
    <w:p w:rsidR="00123EC7" w:rsidRPr="00F674F0" w:rsidRDefault="00102906" w:rsidP="005724F2">
      <w:pPr>
        <w:tabs>
          <w:tab w:val="left" w:pos="680"/>
        </w:tabs>
        <w:spacing w:after="0" w:line="240" w:lineRule="auto"/>
        <w:ind w:firstLine="0"/>
        <w:rPr>
          <w:b/>
          <w:sz w:val="32"/>
          <w:szCs w:val="32"/>
        </w:rPr>
      </w:pPr>
      <w:r w:rsidRPr="00F674F0">
        <w:rPr>
          <w:b/>
          <w:sz w:val="32"/>
          <w:szCs w:val="32"/>
        </w:rPr>
        <w:t>Experts</w:t>
      </w:r>
      <w:r w:rsidR="004317C3" w:rsidRPr="00F674F0">
        <w:rPr>
          <w:b/>
          <w:sz w:val="32"/>
          <w:szCs w:val="32"/>
        </w:rPr>
        <w:t xml:space="preserve"> amongst us</w:t>
      </w:r>
      <w:r w:rsidRPr="00F674F0">
        <w:rPr>
          <w:b/>
          <w:sz w:val="32"/>
          <w:szCs w:val="32"/>
        </w:rPr>
        <w:t>: Wh</w:t>
      </w:r>
      <w:r w:rsidR="0034704C" w:rsidRPr="00F674F0">
        <w:rPr>
          <w:b/>
          <w:sz w:val="32"/>
          <w:szCs w:val="32"/>
        </w:rPr>
        <w:t>at do we know about them</w:t>
      </w:r>
      <w:r w:rsidRPr="00F674F0">
        <w:rPr>
          <w:b/>
          <w:sz w:val="32"/>
          <w:szCs w:val="32"/>
        </w:rPr>
        <w:t>?</w:t>
      </w:r>
      <w:r w:rsidR="00123EC7" w:rsidRPr="00F674F0">
        <w:rPr>
          <w:b/>
          <w:sz w:val="32"/>
          <w:szCs w:val="32"/>
        </w:rPr>
        <w:t xml:space="preserve"> </w:t>
      </w:r>
    </w:p>
    <w:p w:rsidR="004317C3" w:rsidRPr="00F674F0" w:rsidRDefault="004317C3" w:rsidP="005724F2">
      <w:pPr>
        <w:tabs>
          <w:tab w:val="left" w:pos="680"/>
        </w:tabs>
        <w:spacing w:after="0" w:line="240" w:lineRule="auto"/>
        <w:rPr>
          <w:b/>
        </w:rPr>
      </w:pPr>
    </w:p>
    <w:p w:rsidR="000C0D46" w:rsidRPr="00F674F0" w:rsidRDefault="00E1768D" w:rsidP="005724F2">
      <w:pPr>
        <w:tabs>
          <w:tab w:val="left" w:pos="680"/>
        </w:tabs>
        <w:spacing w:after="0" w:line="240" w:lineRule="auto"/>
        <w:ind w:firstLine="567"/>
      </w:pPr>
      <w:r w:rsidRPr="003E6523">
        <w:rPr>
          <w:highlight w:val="yellow"/>
        </w:rPr>
        <w:t xml:space="preserve">In this paper we attempt to relate what is known about the traits of expert teachers to </w:t>
      </w:r>
      <w:proofErr w:type="gramStart"/>
      <w:r w:rsidRPr="003E6523">
        <w:rPr>
          <w:highlight w:val="yellow"/>
        </w:rPr>
        <w:t>what  has</w:t>
      </w:r>
      <w:proofErr w:type="gramEnd"/>
      <w:r w:rsidRPr="003E6523">
        <w:rPr>
          <w:highlight w:val="yellow"/>
        </w:rPr>
        <w:t xml:space="preserve"> bee</w:t>
      </w:r>
      <w:r w:rsidR="003E6523" w:rsidRPr="003E6523">
        <w:rPr>
          <w:highlight w:val="yellow"/>
        </w:rPr>
        <w:t xml:space="preserve">n documented about the nature of </w:t>
      </w:r>
      <w:r w:rsidRPr="003E6523">
        <w:rPr>
          <w:highlight w:val="yellow"/>
        </w:rPr>
        <w:t xml:space="preserve">expert </w:t>
      </w:r>
      <w:r w:rsidR="003E6523" w:rsidRPr="003E6523">
        <w:rPr>
          <w:highlight w:val="yellow"/>
        </w:rPr>
        <w:t>like functioning across many diverse skill areas</w:t>
      </w:r>
      <w:r w:rsidR="003E6523">
        <w:t xml:space="preserve">. </w:t>
      </w:r>
      <w:r w:rsidR="000820BB" w:rsidRPr="00F674F0">
        <w:t xml:space="preserve">Whilst the study of expertise </w:t>
      </w:r>
      <w:r w:rsidR="004317C3" w:rsidRPr="00F674F0">
        <w:t>with</w:t>
      </w:r>
      <w:r w:rsidR="000820BB" w:rsidRPr="00F674F0">
        <w:t>in t</w:t>
      </w:r>
      <w:r w:rsidR="00974356" w:rsidRPr="00F674F0">
        <w:t>eaching has a short history</w:t>
      </w:r>
      <w:r w:rsidR="000C0D46" w:rsidRPr="00F674F0">
        <w:t>, empirical re</w:t>
      </w:r>
      <w:r w:rsidR="0098614C" w:rsidRPr="00F674F0">
        <w:t>s</w:t>
      </w:r>
      <w:r w:rsidR="000C0D46" w:rsidRPr="00F674F0">
        <w:t>earch</w:t>
      </w:r>
      <w:r w:rsidR="00974356" w:rsidRPr="00F674F0">
        <w:t xml:space="preserve"> into expertise began over a century ago </w:t>
      </w:r>
      <w:r w:rsidR="000820BB" w:rsidRPr="00F674F0">
        <w:t xml:space="preserve">when </w:t>
      </w:r>
      <w:r w:rsidR="00D50A5D" w:rsidRPr="00F674F0">
        <w:t>Bryan an</w:t>
      </w:r>
      <w:r w:rsidR="00123EC7" w:rsidRPr="00F674F0">
        <w:t>d Harter published</w:t>
      </w:r>
      <w:r w:rsidR="00974356" w:rsidRPr="00F674F0">
        <w:t xml:space="preserve"> a series of projects</w:t>
      </w:r>
      <w:r w:rsidR="00E34161" w:rsidRPr="00F674F0">
        <w:t xml:space="preserve"> </w:t>
      </w:r>
      <w:r w:rsidR="00D50A5D" w:rsidRPr="00F674F0">
        <w:t xml:space="preserve">into </w:t>
      </w:r>
      <w:r w:rsidR="00123EC7" w:rsidRPr="00F674F0">
        <w:t xml:space="preserve">how </w:t>
      </w:r>
      <w:r w:rsidR="00D50A5D" w:rsidRPr="00F674F0">
        <w:t>highly skilled Morse code operators</w:t>
      </w:r>
      <w:r w:rsidR="000820BB" w:rsidRPr="00F674F0">
        <w:t xml:space="preserve"> </w:t>
      </w:r>
      <w:r w:rsidR="004317C3" w:rsidRPr="00F674F0">
        <w:t xml:space="preserve">progress to </w:t>
      </w:r>
      <w:r w:rsidR="000820BB" w:rsidRPr="00F674F0">
        <w:t>become masters of their craft</w:t>
      </w:r>
      <w:r w:rsidR="00E316A0" w:rsidRPr="00F674F0">
        <w:t xml:space="preserve"> </w:t>
      </w:r>
      <w:r w:rsidR="001E05F8" w:rsidRPr="00F674F0">
        <w:fldChar w:fldCharType="begin"/>
      </w:r>
      <w:r w:rsidR="00E316A0" w:rsidRPr="00F674F0">
        <w:instrText xml:space="preserve"> ADDIN EN.CITE &lt;EndNote&gt;&lt;Cite&gt;&lt;Author&gt;Bryan&lt;/Author&gt;&lt;Year&gt;1899&lt;/Year&gt;&lt;RecNum&gt;217&lt;/RecNum&gt;&lt;DisplayText&gt;(Bryan &amp;amp; Harter, 1899)&lt;/DisplayText&gt;&lt;record&gt;&lt;rec-number&gt;217&lt;/rec-number&gt;&lt;foreign-keys&gt;&lt;key app="EN" db-id="za22warwxsf50ce0pxrx5psgr92229dxdf0t"&gt;217&lt;/key&gt;&lt;/foreign-keys&gt;&lt;ref-type name="Journal Article"&gt;17&lt;/ref-type&gt;&lt;contributors&gt;&lt;authors&gt;&lt;author&gt;Bryan, W. L.&lt;/author&gt;&lt;author&gt;Harter, Noble&lt;/author&gt;&lt;/authors&gt;&lt;/contributors&gt;&lt;titles&gt;&lt;title&gt;Studies on the telegraphic language: The acquisition of a hierarchy of habits&lt;/title&gt;&lt;secondary-title&gt;Psychological Review&lt;/secondary-title&gt;&lt;/titles&gt;&lt;periodical&gt;&lt;full-title&gt;Psychological Review&lt;/full-title&gt;&lt;/periodical&gt;&lt;pages&gt;345-375&lt;/pages&gt;&lt;volume&gt;6&lt;/volume&gt;&lt;number&gt;4&lt;/number&gt;&lt;keywords&gt;&lt;keyword&gt;telegraphic language&lt;/keyword&gt;&lt;keyword&gt;telegraphy&lt;/keyword&gt;&lt;keyword&gt;words&lt;/keyword&gt;&lt;keyword&gt;sentence formation&lt;/keyword&gt;&lt;keyword&gt;higher language habits&lt;/keyword&gt;&lt;keyword&gt;letters&lt;/keyword&gt;&lt;keyword&gt;Habits&lt;/keyword&gt;&lt;keyword&gt;Language&lt;/keyword&gt;&lt;keyword&gt;Letters (Alphabet)&lt;/keyword&gt;&lt;keyword&gt;Sentences&lt;/keyword&gt;&lt;keyword&gt;Vocabulary&lt;/keyword&gt;&lt;/keywords&gt;&lt;dates&gt;&lt;year&gt;1899&lt;/year&gt;&lt;/dates&gt;&lt;publisher&gt;The Macmillan Company&lt;/publisher&gt;&lt;isbn&gt;0033-295X&amp;#xD;1939-1471&lt;/isbn&gt;&lt;accession-num&gt;rev-6-4-345. First Author &amp;amp; Affiliation: William, Lowe Bryan&lt;/accession-num&gt;&lt;urls&gt;&lt;related-urls&gt;&lt;url&gt;http://ezlibproxy.unisa.edu.au/login?url=http://search.ebscohost.com/login.aspx?direct=true&amp;amp;db=pdh&amp;amp;AN=rev-6-4-345&amp;amp;site=ehost-live&lt;/url&gt;&lt;/related-urls&gt;&lt;/urls&gt;&lt;electronic-resource-num&gt;10.1037/h0073117&lt;/electronic-resource-num&gt;&lt;remote-database-name&gt;pdh&lt;/remote-database-name&gt;&lt;remote-database-provider&gt;EBSCOhost&lt;/remote-database-provider&gt;&lt;/record&gt;&lt;/Cite&gt;&lt;/EndNote&gt;</w:instrText>
      </w:r>
      <w:r w:rsidR="001E05F8" w:rsidRPr="00F674F0">
        <w:fldChar w:fldCharType="separate"/>
      </w:r>
      <w:r w:rsidR="00E316A0" w:rsidRPr="00F674F0">
        <w:rPr>
          <w:noProof/>
        </w:rPr>
        <w:t>(</w:t>
      </w:r>
      <w:hyperlink w:anchor="_ENREF_6" w:tooltip="Bryan, 1899 #217" w:history="1">
        <w:r w:rsidR="00D57B2F" w:rsidRPr="00F674F0">
          <w:rPr>
            <w:noProof/>
          </w:rPr>
          <w:t>Bryan &amp; Harter, 1899</w:t>
        </w:r>
      </w:hyperlink>
      <w:r w:rsidR="00E316A0" w:rsidRPr="00F674F0">
        <w:rPr>
          <w:noProof/>
        </w:rPr>
        <w:t>)</w:t>
      </w:r>
      <w:r w:rsidR="001E05F8" w:rsidRPr="00F674F0">
        <w:fldChar w:fldCharType="end"/>
      </w:r>
      <w:r w:rsidR="00075376" w:rsidRPr="00F674F0">
        <w:t>. This</w:t>
      </w:r>
      <w:r w:rsidR="00D50A5D" w:rsidRPr="00F674F0">
        <w:t xml:space="preserve"> classic </w:t>
      </w:r>
      <w:r w:rsidR="00123EC7" w:rsidRPr="00F674F0">
        <w:t xml:space="preserve">work is </w:t>
      </w:r>
      <w:r w:rsidR="00E34161" w:rsidRPr="00F674F0">
        <w:t>notable for creative</w:t>
      </w:r>
      <w:r w:rsidR="00123EC7" w:rsidRPr="00F674F0">
        <w:t xml:space="preserve"> </w:t>
      </w:r>
      <w:r w:rsidR="00D50A5D" w:rsidRPr="00F674F0">
        <w:t>measurement procedures but a</w:t>
      </w:r>
      <w:r w:rsidR="00075376" w:rsidRPr="00F674F0">
        <w:t>lso for laying out</w:t>
      </w:r>
      <w:r w:rsidR="00F446A0" w:rsidRPr="00F674F0">
        <w:t xml:space="preserve"> a vernacular </w:t>
      </w:r>
      <w:r w:rsidR="00974356" w:rsidRPr="00F674F0">
        <w:t xml:space="preserve">that </w:t>
      </w:r>
      <w:r w:rsidR="004317C3" w:rsidRPr="00F674F0">
        <w:t xml:space="preserve">steadily </w:t>
      </w:r>
      <w:r w:rsidR="003E6523">
        <w:t xml:space="preserve">worked its </w:t>
      </w:r>
      <w:r w:rsidR="00974356" w:rsidRPr="00F674F0">
        <w:t xml:space="preserve">way </w:t>
      </w:r>
      <w:r w:rsidR="00D50A5D" w:rsidRPr="00F674F0">
        <w:t>in</w:t>
      </w:r>
      <w:r w:rsidR="00974356" w:rsidRPr="00F674F0">
        <w:t>to common parlance</w:t>
      </w:r>
      <w:r w:rsidR="000820BB" w:rsidRPr="00F674F0">
        <w:t xml:space="preserve"> (for </w:t>
      </w:r>
      <w:r w:rsidR="00974356" w:rsidRPr="00F674F0">
        <w:t>instance</w:t>
      </w:r>
      <w:r w:rsidR="00E34161" w:rsidRPr="00F674F0">
        <w:t>,</w:t>
      </w:r>
      <w:r w:rsidR="00075376" w:rsidRPr="00F674F0">
        <w:t xml:space="preserve"> </w:t>
      </w:r>
      <w:r w:rsidR="00D50A5D" w:rsidRPr="00F674F0">
        <w:rPr>
          <w:i/>
        </w:rPr>
        <w:t>plateaus in the learning curve</w:t>
      </w:r>
      <w:r w:rsidR="00D50A5D" w:rsidRPr="00F674F0">
        <w:t xml:space="preserve">, </w:t>
      </w:r>
      <w:r w:rsidR="00D50A5D" w:rsidRPr="00F674F0">
        <w:rPr>
          <w:i/>
        </w:rPr>
        <w:t>automaticity</w:t>
      </w:r>
      <w:r w:rsidR="00D50A5D" w:rsidRPr="00F674F0">
        <w:t xml:space="preserve">, </w:t>
      </w:r>
      <w:r w:rsidR="00D50A5D" w:rsidRPr="00F674F0">
        <w:rPr>
          <w:i/>
        </w:rPr>
        <w:t>extended practi</w:t>
      </w:r>
      <w:r w:rsidR="00E34161" w:rsidRPr="00F674F0">
        <w:rPr>
          <w:i/>
        </w:rPr>
        <w:t>ce</w:t>
      </w:r>
      <w:r w:rsidR="00E34161" w:rsidRPr="00F674F0">
        <w:t xml:space="preserve">, </w:t>
      </w:r>
      <w:r w:rsidR="00E34161" w:rsidRPr="00F674F0">
        <w:rPr>
          <w:i/>
        </w:rPr>
        <w:t>chunking,</w:t>
      </w:r>
      <w:r w:rsidR="00E34161" w:rsidRPr="00F674F0">
        <w:t xml:space="preserve"> and </w:t>
      </w:r>
      <w:r w:rsidR="00E34161" w:rsidRPr="00F674F0">
        <w:rPr>
          <w:i/>
        </w:rPr>
        <w:t>task analysis</w:t>
      </w:r>
      <w:r w:rsidR="00E34161" w:rsidRPr="00F674F0">
        <w:t>).</w:t>
      </w:r>
      <w:r w:rsidR="00D50A5D" w:rsidRPr="00F674F0">
        <w:t xml:space="preserve">  A </w:t>
      </w:r>
      <w:r w:rsidR="00F446A0" w:rsidRPr="00F674F0">
        <w:t xml:space="preserve">direct </w:t>
      </w:r>
      <w:r w:rsidR="00D50A5D" w:rsidRPr="00F674F0">
        <w:t xml:space="preserve">quotation from this classic work remains highly meaningful </w:t>
      </w:r>
      <w:r w:rsidR="000C0D46" w:rsidRPr="00F674F0">
        <w:t>today:</w:t>
      </w:r>
    </w:p>
    <w:p w:rsidR="00F446A0" w:rsidRPr="00F674F0" w:rsidRDefault="00F446A0" w:rsidP="005724F2">
      <w:pPr>
        <w:tabs>
          <w:tab w:val="left" w:pos="680"/>
        </w:tabs>
        <w:spacing w:after="0" w:line="240" w:lineRule="auto"/>
        <w:ind w:firstLine="567"/>
      </w:pPr>
    </w:p>
    <w:p w:rsidR="00D50A5D" w:rsidRPr="00F674F0" w:rsidRDefault="00D50A5D" w:rsidP="005724F2">
      <w:pPr>
        <w:tabs>
          <w:tab w:val="left" w:pos="680"/>
        </w:tabs>
        <w:spacing w:after="0" w:line="240" w:lineRule="auto"/>
        <w:ind w:left="680" w:firstLine="0"/>
      </w:pPr>
      <w:r w:rsidRPr="00F674F0">
        <w:rPr>
          <w:i/>
        </w:rPr>
        <w:t xml:space="preserve"> “The learner must come to do with one stroke of attention what now requires half a dozen, and presently, in one still more inclusive stroke, what now requires thirty- six. He must systematize the work to be done and must acquire a system of automatic habits corresponding to the system of tasks. When he has done this he is master of the situation in his field ... Finally, his whole array of habits is swiftly obedient to serve in the solution of new problems. Automatism is not genius but it is the hands and feet of genius</w:t>
      </w:r>
      <w:r w:rsidR="00E316A0" w:rsidRPr="00F674F0">
        <w:t>.”</w:t>
      </w:r>
      <w:r w:rsidR="001E05F8" w:rsidRPr="00F674F0">
        <w:fldChar w:fldCharType="begin"/>
      </w:r>
      <w:r w:rsidR="00E316A0" w:rsidRPr="00F674F0">
        <w:instrText xml:space="preserve"> ADDIN EN.CITE &lt;EndNote&gt;&lt;Cite&gt;&lt;Author&gt;Bryan&lt;/Author&gt;&lt;Year&gt;1899&lt;/Year&gt;&lt;RecNum&gt;217&lt;/RecNum&gt;&lt;DisplayText&gt;(Bryan &amp;amp; Harter, 1899)&lt;/DisplayText&gt;&lt;record&gt;&lt;rec-number&gt;217&lt;/rec-number&gt;&lt;foreign-keys&gt;&lt;key app="EN" db-id="za22warwxsf50ce0pxrx5psgr92229dxdf0t"&gt;217&lt;/key&gt;&lt;/foreign-keys&gt;&lt;ref-type name="Journal Article"&gt;17&lt;/ref-type&gt;&lt;contributors&gt;&lt;authors&gt;&lt;author&gt;Bryan, W. L.&lt;/author&gt;&lt;author&gt;Harter, Noble&lt;/author&gt;&lt;/authors&gt;&lt;/contributors&gt;&lt;titles&gt;&lt;title&gt;Studies on the telegraphic language: The acquisition of a hierarchy of habits&lt;/title&gt;&lt;secondary-title&gt;Psychological Review&lt;/secondary-title&gt;&lt;/titles&gt;&lt;periodical&gt;&lt;full-title&gt;Psychological Review&lt;/full-title&gt;&lt;/periodical&gt;&lt;pages&gt;345-375&lt;/pages&gt;&lt;volume&gt;6&lt;/volume&gt;&lt;number&gt;4&lt;/number&gt;&lt;keywords&gt;&lt;keyword&gt;telegraphic language&lt;/keyword&gt;&lt;keyword&gt;telegraphy&lt;/keyword&gt;&lt;keyword&gt;words&lt;/keyword&gt;&lt;keyword&gt;sentence formation&lt;/keyword&gt;&lt;keyword&gt;higher language habits&lt;/keyword&gt;&lt;keyword&gt;letters&lt;/keyword&gt;&lt;keyword&gt;Habits&lt;/keyword&gt;&lt;keyword&gt;Language&lt;/keyword&gt;&lt;keyword&gt;Letters (Alphabet)&lt;/keyword&gt;&lt;keyword&gt;Sentences&lt;/keyword&gt;&lt;keyword&gt;Vocabulary&lt;/keyword&gt;&lt;/keywords&gt;&lt;dates&gt;&lt;year&gt;1899&lt;/year&gt;&lt;/dates&gt;&lt;publisher&gt;The Macmillan Company&lt;/publisher&gt;&lt;isbn&gt;0033-295X&amp;#xD;1939-1471&lt;/isbn&gt;&lt;accession-num&gt;rev-6-4-345. First Author &amp;amp; Affiliation: William, Lowe Bryan&lt;/accession-num&gt;&lt;urls&gt;&lt;related-urls&gt;&lt;url&gt;http://ezlibproxy.unisa.edu.au/login?url=http://search.ebscohost.com/login.aspx?direct=true&amp;amp;db=pdh&amp;amp;AN=rev-6-4-345&amp;amp;site=ehost-live&lt;/url&gt;&lt;/related-urls&gt;&lt;/urls&gt;&lt;electronic-resource-num&gt;10.1037/h0073117&lt;/electronic-resource-num&gt;&lt;remote-database-name&gt;pdh&lt;/remote-database-name&gt;&lt;remote-database-provider&gt;EBSCOhost&lt;/remote-database-provider&gt;&lt;/record&gt;&lt;/Cite&gt;&lt;/EndNote&gt;</w:instrText>
      </w:r>
      <w:r w:rsidR="001E05F8" w:rsidRPr="00F674F0">
        <w:fldChar w:fldCharType="separate"/>
      </w:r>
      <w:r w:rsidR="00E316A0" w:rsidRPr="00F674F0">
        <w:rPr>
          <w:noProof/>
        </w:rPr>
        <w:t>(</w:t>
      </w:r>
      <w:hyperlink w:anchor="_ENREF_6" w:tooltip="Bryan, 1899 #217" w:history="1">
        <w:r w:rsidR="00D57B2F" w:rsidRPr="00F674F0">
          <w:rPr>
            <w:noProof/>
          </w:rPr>
          <w:t>Bryan &amp; Harter, 1899</w:t>
        </w:r>
      </w:hyperlink>
      <w:r w:rsidR="00E316A0" w:rsidRPr="00F674F0">
        <w:rPr>
          <w:noProof/>
        </w:rPr>
        <w:t>)</w:t>
      </w:r>
      <w:r w:rsidR="001E05F8" w:rsidRPr="00F674F0">
        <w:fldChar w:fldCharType="end"/>
      </w:r>
      <w:r w:rsidR="00974356" w:rsidRPr="00F674F0">
        <w:t xml:space="preserve"> </w:t>
      </w:r>
      <w:r w:rsidR="00E316A0" w:rsidRPr="00F674F0">
        <w:t>(</w:t>
      </w:r>
      <w:r w:rsidRPr="00F674F0">
        <w:t>p. 375).</w:t>
      </w:r>
    </w:p>
    <w:p w:rsidR="000C0D46" w:rsidRPr="00F674F0" w:rsidRDefault="000C0D46" w:rsidP="005724F2">
      <w:pPr>
        <w:tabs>
          <w:tab w:val="left" w:pos="680"/>
        </w:tabs>
        <w:spacing w:after="0" w:line="240" w:lineRule="auto"/>
        <w:ind w:left="851" w:firstLine="0"/>
      </w:pPr>
    </w:p>
    <w:p w:rsidR="00123EC7" w:rsidRPr="00F674F0" w:rsidRDefault="000C0D46" w:rsidP="005724F2">
      <w:pPr>
        <w:tabs>
          <w:tab w:val="left" w:pos="680"/>
        </w:tabs>
        <w:spacing w:after="0" w:line="240" w:lineRule="auto"/>
        <w:ind w:firstLine="567"/>
      </w:pPr>
      <w:r w:rsidRPr="00F674F0">
        <w:t xml:space="preserve">Since that time, </w:t>
      </w:r>
      <w:r w:rsidR="00123EC7" w:rsidRPr="00F674F0">
        <w:t>studi</w:t>
      </w:r>
      <w:r w:rsidRPr="00F674F0">
        <w:t xml:space="preserve">es into </w:t>
      </w:r>
      <w:r w:rsidR="00974356" w:rsidRPr="00F674F0">
        <w:t>expertise have been conducted across</w:t>
      </w:r>
      <w:r w:rsidR="0098614C" w:rsidRPr="00F674F0">
        <w:t xml:space="preserve"> some</w:t>
      </w:r>
      <w:r w:rsidR="00123EC7" w:rsidRPr="00F674F0">
        <w:t xml:space="preserve"> </w:t>
      </w:r>
      <w:r w:rsidR="000820BB" w:rsidRPr="00F674F0">
        <w:t>90 different areas, including</w:t>
      </w:r>
      <w:r w:rsidR="00123EC7" w:rsidRPr="00F674F0">
        <w:t>, medicine, sports, computing, chemistry, engineering,</w:t>
      </w:r>
      <w:r w:rsidR="00450019" w:rsidRPr="00F674F0">
        <w:t xml:space="preserve"> chess, bridge</w:t>
      </w:r>
      <w:r w:rsidR="00123EC7" w:rsidRPr="00F674F0">
        <w:t xml:space="preserve">, music, </w:t>
      </w:r>
      <w:r w:rsidR="00450019" w:rsidRPr="00F674F0">
        <w:t xml:space="preserve">the </w:t>
      </w:r>
      <w:r w:rsidR="00123EC7" w:rsidRPr="00F674F0">
        <w:t>arts, and accounting. The advent of m</w:t>
      </w:r>
      <w:r w:rsidR="00974356" w:rsidRPr="00F674F0">
        <w:t>ajor wars last century gave</w:t>
      </w:r>
      <w:r w:rsidR="00123EC7" w:rsidRPr="00F674F0">
        <w:t xml:space="preserve"> impetus to the study of expertise in navigation, aviation, photography, strategy deployment, and </w:t>
      </w:r>
      <w:r w:rsidR="00243F73" w:rsidRPr="00F674F0">
        <w:t xml:space="preserve">radar observation </w:t>
      </w:r>
      <w:r w:rsidR="001E05F8" w:rsidRPr="00F674F0">
        <w:fldChar w:fldCharType="begin"/>
      </w:r>
      <w:r w:rsidR="002111EF" w:rsidRPr="00F674F0">
        <w:instrText xml:space="preserve"> ADDIN EN.CITE &lt;EndNote&gt;&lt;Cite&gt;&lt;Author&gt;Ericsson&lt;/Author&gt;&lt;Year&gt;2006&lt;/Year&gt;&lt;RecNum&gt;215&lt;/RecNum&gt;&lt;DisplayText&gt;(Ericsson, Charness, Feltovich, &amp;amp; Hoffman, 2006)&lt;/DisplayText&gt;&lt;record&gt;&lt;rec-number&gt;215&lt;/rec-number&gt;&lt;foreign-keys&gt;&lt;key app="EN" db-id="za22warwxsf50ce0pxrx5psgr92229dxdf0t"&gt;215&lt;/key&gt;&lt;/foreign-keys&gt;&lt;ref-type name="Edited Book"&gt;28&lt;/ref-type&gt;&lt;contributors&gt;&lt;authors&gt;&lt;author&gt;Ericsson, K. Anders&lt;/author&gt;&lt;author&gt;Charness, Neil&lt;/author&gt;&lt;author&gt;Feltovich, Paul J.&lt;/author&gt;&lt;author&gt;Hoffman, Robert R.&lt;/author&gt;&lt;/authors&gt;&lt;/contributors&gt;&lt;titles&gt;&lt;title&gt;Cambridge handbook of expertise and expert performance&lt;/title&gt;&lt;/titles&gt;&lt;keywords&gt;&lt;keyword&gt;expertise&lt;/keyword&gt;&lt;keyword&gt;expert performance&lt;/keyword&gt;&lt;keyword&gt;knowledge&lt;/keyword&gt;&lt;keyword&gt;Experience Level&lt;/keyword&gt;&lt;keyword&gt;Knowledge Level&lt;/keyword&gt;&lt;keyword&gt;Performance&lt;/keyword&gt;&lt;/keywords&gt;&lt;dates&gt;&lt;year&gt;2006&lt;/year&gt;&lt;/dates&gt;&lt;pub-location&gt;New York&lt;/pub-location&gt;&lt;publisher&gt;Cambridge University Press&lt;/publisher&gt;&lt;isbn&gt;0-521-60081-2&amp;#xD;978-0-521-60081-1&amp;#xD;0-521-84097-X&amp;#xD;978-0-521-84097-2&lt;/isbn&gt;&lt;urls&gt;&lt;related-urls&gt;&lt;url&gt;http://ezlibproxy.unisa.edu.au/login?url=http://search.ebscohost.com/login.aspx?direct=true&amp;amp;db=psyh&amp;amp;AN=2006-10094-000&amp;amp;site=ehost-live&lt;/url&gt;&lt;/related-urls&gt;&lt;/urls&gt;&lt;remote-database-name&gt;psyh&lt;/remote-database-name&gt;&lt;remote-database-provider&gt;EBSCOhost&lt;/remote-database-provider&gt;&lt;/record&gt;&lt;/Cite&gt;&lt;/EndNote&gt;</w:instrText>
      </w:r>
      <w:r w:rsidR="001E05F8" w:rsidRPr="00F674F0">
        <w:fldChar w:fldCharType="separate"/>
      </w:r>
      <w:r w:rsidR="002111EF" w:rsidRPr="00F674F0">
        <w:rPr>
          <w:noProof/>
        </w:rPr>
        <w:t>(</w:t>
      </w:r>
      <w:hyperlink w:anchor="_ENREF_9" w:tooltip="Ericsson, 2006 #215" w:history="1">
        <w:r w:rsidR="00D57B2F" w:rsidRPr="00F674F0">
          <w:rPr>
            <w:noProof/>
          </w:rPr>
          <w:t>Ericsson, Charness, Feltovich, &amp; Hoffman, 2006</w:t>
        </w:r>
      </w:hyperlink>
      <w:r w:rsidR="002111EF" w:rsidRPr="00F674F0">
        <w:rPr>
          <w:noProof/>
        </w:rPr>
        <w:t>)</w:t>
      </w:r>
      <w:r w:rsidR="001E05F8" w:rsidRPr="00F674F0">
        <w:fldChar w:fldCharType="end"/>
      </w:r>
      <w:r w:rsidR="00123EC7" w:rsidRPr="00F674F0">
        <w:t xml:space="preserve">. </w:t>
      </w:r>
      <w:r w:rsidR="00B36F80" w:rsidRPr="00F674F0">
        <w:t xml:space="preserve">The major </w:t>
      </w:r>
      <w:r w:rsidR="00E34161" w:rsidRPr="00F674F0">
        <w:t xml:space="preserve">research </w:t>
      </w:r>
      <w:r w:rsidR="00B36F80" w:rsidRPr="00F674F0">
        <w:t xml:space="preserve">tool used has been the expert-novice contrast in which </w:t>
      </w:r>
      <w:r w:rsidR="0098614C" w:rsidRPr="00F674F0">
        <w:t>genuine performances of</w:t>
      </w:r>
      <w:r w:rsidR="00B36F80" w:rsidRPr="00F674F0">
        <w:t xml:space="preserve"> outstanding individual</w:t>
      </w:r>
      <w:r w:rsidR="00E34161" w:rsidRPr="00F674F0">
        <w:t>s are compared to those who are skilled</w:t>
      </w:r>
      <w:r w:rsidR="00B36F80" w:rsidRPr="00F674F0">
        <w:t xml:space="preserve"> within the same area, but </w:t>
      </w:r>
      <w:r w:rsidR="00E34161" w:rsidRPr="00F674F0">
        <w:t xml:space="preserve">not to </w:t>
      </w:r>
      <w:r w:rsidR="00B36F80" w:rsidRPr="00F674F0">
        <w:t xml:space="preserve">an advanced level. Whilst there is no formal definition of what an expert is, the common method has been </w:t>
      </w:r>
      <w:r w:rsidR="00E34161" w:rsidRPr="00F674F0">
        <w:t xml:space="preserve">to identify individuals </w:t>
      </w:r>
      <w:r w:rsidR="00B36F80" w:rsidRPr="00F674F0">
        <w:t xml:space="preserve">acknowledged as representing the top </w:t>
      </w:r>
      <w:proofErr w:type="spellStart"/>
      <w:r w:rsidR="00B36F80" w:rsidRPr="00F674F0">
        <w:t>decile</w:t>
      </w:r>
      <w:proofErr w:type="spellEnd"/>
      <w:r w:rsidR="00B36F80" w:rsidRPr="00F674F0">
        <w:t xml:space="preserve"> within t</w:t>
      </w:r>
      <w:r w:rsidR="00A57026" w:rsidRPr="00F674F0">
        <w:t xml:space="preserve">heir field on </w:t>
      </w:r>
      <w:r w:rsidR="004564F8" w:rsidRPr="00F674F0">
        <w:t xml:space="preserve">reliable and </w:t>
      </w:r>
      <w:r w:rsidR="00A57026" w:rsidRPr="00F674F0">
        <w:t>objective measures</w:t>
      </w:r>
      <w:r w:rsidR="00B36F80" w:rsidRPr="00F674F0">
        <w:t>. In</w:t>
      </w:r>
      <w:r w:rsidR="00A57026" w:rsidRPr="00F674F0">
        <w:t xml:space="preserve"> truth, novices in this research model </w:t>
      </w:r>
      <w:r w:rsidR="00483FC0" w:rsidRPr="00F674F0">
        <w:t xml:space="preserve">often </w:t>
      </w:r>
      <w:r w:rsidR="00A57026" w:rsidRPr="00F674F0">
        <w:t>are not beginners</w:t>
      </w:r>
      <w:r w:rsidR="00B36F80" w:rsidRPr="00F674F0">
        <w:t>. For instance, the diagnostic skills of specialist physicians (a</w:t>
      </w:r>
      <w:r w:rsidR="00956946" w:rsidRPr="00F674F0">
        <w:t xml:space="preserve">s experts) might be compared </w:t>
      </w:r>
      <w:r w:rsidR="00B36F80" w:rsidRPr="00F674F0">
        <w:t>with those of general practitioners (called novic</w:t>
      </w:r>
      <w:r w:rsidR="004317C3" w:rsidRPr="00F674F0">
        <w:t>es for the purposes of contrast</w:t>
      </w:r>
      <w:r w:rsidR="00B36F80" w:rsidRPr="00F674F0">
        <w:t>).</w:t>
      </w:r>
    </w:p>
    <w:p w:rsidR="00974356" w:rsidRPr="00F674F0" w:rsidRDefault="00974356" w:rsidP="005724F2">
      <w:pPr>
        <w:tabs>
          <w:tab w:val="left" w:pos="680"/>
        </w:tabs>
        <w:spacing w:after="0" w:line="240" w:lineRule="auto"/>
        <w:ind w:firstLine="720"/>
      </w:pPr>
    </w:p>
    <w:p w:rsidR="00E34161" w:rsidRPr="00F674F0" w:rsidRDefault="00E34161" w:rsidP="005724F2">
      <w:pPr>
        <w:tabs>
          <w:tab w:val="left" w:pos="680"/>
        </w:tabs>
        <w:spacing w:after="0" w:line="240" w:lineRule="auto"/>
        <w:ind w:firstLine="0"/>
        <w:rPr>
          <w:b/>
        </w:rPr>
      </w:pPr>
      <w:r w:rsidRPr="00F674F0">
        <w:rPr>
          <w:b/>
        </w:rPr>
        <w:t>The traits of experts</w:t>
      </w:r>
    </w:p>
    <w:p w:rsidR="00E34161" w:rsidRPr="00F674F0" w:rsidRDefault="0034704C" w:rsidP="005724F2">
      <w:pPr>
        <w:tabs>
          <w:tab w:val="left" w:pos="680"/>
        </w:tabs>
        <w:spacing w:after="0" w:line="240" w:lineRule="auto"/>
        <w:ind w:firstLine="567"/>
      </w:pPr>
      <w:r w:rsidRPr="00F674F0">
        <w:lastRenderedPageBreak/>
        <w:t>As</w:t>
      </w:r>
      <w:r w:rsidR="00922C8B" w:rsidRPr="00F674F0">
        <w:t xml:space="preserve"> </w:t>
      </w:r>
      <w:r w:rsidR="002830C6" w:rsidRPr="00F674F0">
        <w:t xml:space="preserve">information about how experts operate began to </w:t>
      </w:r>
      <w:r w:rsidR="00922C8B" w:rsidRPr="00F674F0">
        <w:t>accumulate</w:t>
      </w:r>
      <w:r w:rsidR="002830C6" w:rsidRPr="00F674F0">
        <w:t xml:space="preserve">, reviewers noted that </w:t>
      </w:r>
      <w:r w:rsidR="00922C8B" w:rsidRPr="00F674F0">
        <w:t>certain</w:t>
      </w:r>
      <w:r w:rsidR="004317C3" w:rsidRPr="00F674F0">
        <w:t xml:space="preserve"> themes emerged across the</w:t>
      </w:r>
      <w:r w:rsidR="002830C6" w:rsidRPr="00F674F0">
        <w:t xml:space="preserve"> </w:t>
      </w:r>
      <w:r w:rsidR="00922C8B" w:rsidRPr="00F674F0">
        <w:t xml:space="preserve">diverse </w:t>
      </w:r>
      <w:r w:rsidR="002830C6" w:rsidRPr="00F674F0">
        <w:t xml:space="preserve">areas. In </w:t>
      </w:r>
      <w:r w:rsidR="00E34161" w:rsidRPr="00F674F0">
        <w:t xml:space="preserve">pulling together scores of </w:t>
      </w:r>
      <w:r w:rsidR="00FB052F" w:rsidRPr="00F674F0">
        <w:t>studies,</w:t>
      </w:r>
      <w:r w:rsidR="00974356" w:rsidRPr="00F674F0">
        <w:t xml:space="preserve"> </w:t>
      </w:r>
      <w:r w:rsidR="004564F8" w:rsidRPr="00F674F0">
        <w:t>one research group</w:t>
      </w:r>
      <w:r w:rsidR="004317C3" w:rsidRPr="00F674F0">
        <w:t xml:space="preserve"> </w:t>
      </w:r>
      <w:r w:rsidR="001E05F8" w:rsidRPr="00F674F0">
        <w:fldChar w:fldCharType="begin"/>
      </w:r>
      <w:r w:rsidR="00FB052F" w:rsidRPr="00F674F0">
        <w:instrText xml:space="preserve"> ADDIN EN.CITE &lt;EndNote&gt;&lt;Cite&gt;&lt;Author&gt;Chi&lt;/Author&gt;&lt;Year&gt;1988&lt;/Year&gt;&lt;RecNum&gt;213&lt;/RecNum&gt;&lt;DisplayText&gt;(Chi, Glaser, &amp;amp; Farr, 1988)&lt;/DisplayText&gt;&lt;record&gt;&lt;rec-number&gt;213&lt;/rec-number&gt;&lt;foreign-keys&gt;&lt;key app="EN" db-id="za22warwxsf50ce0pxrx5psgr92229dxdf0t"&gt;213&lt;/key&gt;&lt;/foreign-keys&gt;&lt;ref-type name="Book"&gt;6&lt;/ref-type&gt;&lt;contributors&gt;&lt;authors&gt;&lt;author&gt;Chi, Michelene T. H.&lt;/author&gt;&lt;author&gt;Glaser, Robert&lt;/author&gt;&lt;author&gt;Farr, M. J.&lt;/author&gt;&lt;/authors&gt;&lt;/contributors&gt;&lt;titles&gt;&lt;title&gt;The nature of expertise&lt;/title&gt;&lt;secondary-title&gt;The nature of expertise.&lt;/secondary-title&gt;&lt;/titles&gt;&lt;keywords&gt;&lt;keyword&gt;Cognitive Processes&lt;/keyword&gt;&lt;keyword&gt;Performance&lt;/keyword&gt;&lt;/keywords&gt;&lt;dates&gt;&lt;year&gt;1988&lt;/year&gt;&lt;/dates&gt;&lt;pub-location&gt;Mahwah, NJ&lt;/pub-location&gt;&lt;publisher&gt;Lawrence Erlbaum&lt;/publisher&gt;&lt;isbn&gt;0-89859-711-0&lt;/isbn&gt;&lt;urls&gt;&lt;related-urls&gt;&lt;url&gt;http://ezlibproxy.unisa.edu.au/login?url=http://search.ebscohost.com/login.aspx?direct=true&amp;amp;db=psyh&amp;amp;AN=1988-98757-000&amp;amp;site=ehost-live&lt;/url&gt;&lt;/related-urls&gt;&lt;/urls&gt;&lt;remote-database-name&gt;psyh&lt;/remote-database-name&gt;&lt;remote-database-provider&gt;EBSCOhost&lt;/remote-database-provider&gt;&lt;/record&gt;&lt;/Cite&gt;&lt;/EndNote&gt;</w:instrText>
      </w:r>
      <w:r w:rsidR="001E05F8" w:rsidRPr="00F674F0">
        <w:fldChar w:fldCharType="separate"/>
      </w:r>
      <w:r w:rsidR="00FB052F" w:rsidRPr="00F674F0">
        <w:rPr>
          <w:noProof/>
        </w:rPr>
        <w:t>(</w:t>
      </w:r>
      <w:hyperlink w:anchor="_ENREF_7" w:tooltip="Chi, 1988 #213" w:history="1">
        <w:r w:rsidR="00D57B2F" w:rsidRPr="00F674F0">
          <w:rPr>
            <w:noProof/>
          </w:rPr>
          <w:t>Chi, Glaser, &amp; Farr, 1988</w:t>
        </w:r>
      </w:hyperlink>
      <w:r w:rsidR="00FB052F" w:rsidRPr="00F674F0">
        <w:rPr>
          <w:noProof/>
        </w:rPr>
        <w:t>)</w:t>
      </w:r>
      <w:r w:rsidR="001E05F8" w:rsidRPr="00F674F0">
        <w:fldChar w:fldCharType="end"/>
      </w:r>
      <w:r w:rsidR="00FB052F" w:rsidRPr="00F674F0">
        <w:t xml:space="preserve"> </w:t>
      </w:r>
      <w:r w:rsidR="00974356" w:rsidRPr="00F674F0">
        <w:t xml:space="preserve">drew up a </w:t>
      </w:r>
      <w:r w:rsidR="00483FC0" w:rsidRPr="00F674F0">
        <w:t>7</w:t>
      </w:r>
      <w:r w:rsidR="00E34161" w:rsidRPr="00F674F0">
        <w:t>-point listing that has been used extensively ever since. They found that when experts are compared to novices:</w:t>
      </w:r>
    </w:p>
    <w:p w:rsidR="007529E7" w:rsidRPr="00F674F0" w:rsidRDefault="007529E7" w:rsidP="00B45036">
      <w:pPr>
        <w:pStyle w:val="ListParagraph"/>
        <w:numPr>
          <w:ilvl w:val="0"/>
          <w:numId w:val="1"/>
        </w:numPr>
        <w:tabs>
          <w:tab w:val="left" w:pos="680"/>
        </w:tabs>
        <w:spacing w:after="0" w:line="240" w:lineRule="auto"/>
        <w:ind w:left="357" w:hanging="357"/>
      </w:pPr>
      <w:r w:rsidRPr="00F674F0">
        <w:t xml:space="preserve">Experts excel only in their own domain. Their skills are </w:t>
      </w:r>
      <w:r w:rsidR="00E91731" w:rsidRPr="00F674F0">
        <w:t>tied to context and are</w:t>
      </w:r>
      <w:r w:rsidRPr="00F674F0">
        <w:t xml:space="preserve"> domain specific.</w:t>
      </w:r>
      <w:r w:rsidR="00BA71F4" w:rsidRPr="00BA71F4">
        <w:t xml:space="preserve"> </w:t>
      </w:r>
      <w:r w:rsidR="00BA71F4" w:rsidRPr="00BA71F4">
        <w:rPr>
          <w:highlight w:val="yellow"/>
        </w:rPr>
        <w:t>Expertise hinges on knowledge the person has developed within the relevant context, rather than any general skills or ability. It has been found repeatedly that within specific areas, general ability measures, such as the IQ, fail to predict level of expertise attained.</w:t>
      </w:r>
    </w:p>
    <w:p w:rsidR="007529E7" w:rsidRPr="00D71C4F" w:rsidRDefault="007529E7" w:rsidP="00B45036">
      <w:pPr>
        <w:pStyle w:val="ListParagraph"/>
        <w:numPr>
          <w:ilvl w:val="0"/>
          <w:numId w:val="1"/>
        </w:numPr>
        <w:tabs>
          <w:tab w:val="left" w:pos="680"/>
        </w:tabs>
        <w:spacing w:after="0" w:line="240" w:lineRule="auto"/>
        <w:ind w:left="357" w:hanging="357"/>
        <w:rPr>
          <w:highlight w:val="yellow"/>
        </w:rPr>
      </w:pPr>
      <w:r w:rsidRPr="00F674F0">
        <w:t>Experts perceive large and meaningful patterns. They naturally chunk or group items together which allows them to discern what is relevant to them and what is not.</w:t>
      </w:r>
      <w:r w:rsidR="00BE5B2A" w:rsidRPr="00F674F0">
        <w:t xml:space="preserve"> Their perceptions are </w:t>
      </w:r>
      <w:r w:rsidR="00BE5B2A" w:rsidRPr="00D71C4F">
        <w:rPr>
          <w:highlight w:val="yellow"/>
        </w:rPr>
        <w:t>based upon recognition of previous patterns.</w:t>
      </w:r>
    </w:p>
    <w:p w:rsidR="007529E7" w:rsidRPr="00F674F0" w:rsidRDefault="007529E7" w:rsidP="00B45036">
      <w:pPr>
        <w:pStyle w:val="ListParagraph"/>
        <w:numPr>
          <w:ilvl w:val="0"/>
          <w:numId w:val="1"/>
        </w:numPr>
        <w:tabs>
          <w:tab w:val="left" w:pos="680"/>
        </w:tabs>
        <w:spacing w:after="0" w:line="240" w:lineRule="auto"/>
        <w:ind w:left="357" w:hanging="357"/>
      </w:pPr>
      <w:r w:rsidRPr="00F674F0">
        <w:t xml:space="preserve">Experts </w:t>
      </w:r>
      <w:r w:rsidR="00203CCE" w:rsidRPr="00F674F0">
        <w:t xml:space="preserve">develop routines which enable them to </w:t>
      </w:r>
      <w:r w:rsidRPr="00F674F0">
        <w:t xml:space="preserve">work quickly and solve </w:t>
      </w:r>
      <w:r w:rsidR="00203CCE" w:rsidRPr="00F674F0">
        <w:t xml:space="preserve">many </w:t>
      </w:r>
      <w:r w:rsidRPr="00F674F0">
        <w:t>problems with little error.</w:t>
      </w:r>
      <w:r w:rsidR="00922C8B" w:rsidRPr="00F674F0">
        <w:t xml:space="preserve"> </w:t>
      </w:r>
      <w:r w:rsidR="00974356" w:rsidRPr="00F674F0">
        <w:t xml:space="preserve">They have automatized many </w:t>
      </w:r>
      <w:r w:rsidR="005D0558" w:rsidRPr="00F674F0">
        <w:t>sub skills</w:t>
      </w:r>
      <w:r w:rsidR="00974356" w:rsidRPr="00F674F0">
        <w:t xml:space="preserve"> which allows them to focus </w:t>
      </w:r>
      <w:r w:rsidR="00E91731" w:rsidRPr="00F674F0">
        <w:t xml:space="preserve">exclusively on what is pertinent to any </w:t>
      </w:r>
      <w:r w:rsidR="00974356" w:rsidRPr="00F674F0">
        <w:t>current problem without becoming overloaded.</w:t>
      </w:r>
      <w:r w:rsidR="00BA71F4">
        <w:t xml:space="preserve"> </w:t>
      </w:r>
    </w:p>
    <w:p w:rsidR="007529E7" w:rsidRPr="00F674F0" w:rsidRDefault="007529E7" w:rsidP="00B45036">
      <w:pPr>
        <w:pStyle w:val="ListParagraph"/>
        <w:numPr>
          <w:ilvl w:val="0"/>
          <w:numId w:val="1"/>
        </w:numPr>
        <w:tabs>
          <w:tab w:val="left" w:pos="680"/>
        </w:tabs>
        <w:spacing w:after="0" w:line="240" w:lineRule="auto"/>
        <w:ind w:left="357" w:hanging="357"/>
      </w:pPr>
      <w:r w:rsidRPr="00F674F0">
        <w:t>Within their domain, experts possess remar</w:t>
      </w:r>
      <w:r w:rsidR="00922C8B" w:rsidRPr="00F674F0">
        <w:t>kably large short term memories, often many times that of the novice performer.</w:t>
      </w:r>
      <w:r w:rsidR="00E91731" w:rsidRPr="00F674F0">
        <w:t xml:space="preserve"> Sometimes, memory retention is extraordinary, well exceeding expected limits.</w:t>
      </w:r>
      <w:r w:rsidR="00BA71F4">
        <w:t xml:space="preserve"> </w:t>
      </w:r>
      <w:r w:rsidR="00BA71F4" w:rsidRPr="00B82AF5">
        <w:rPr>
          <w:highlight w:val="yellow"/>
        </w:rPr>
        <w:t xml:space="preserve">For instance, </w:t>
      </w:r>
      <w:r w:rsidR="00B82AF5">
        <w:rPr>
          <w:highlight w:val="yellow"/>
        </w:rPr>
        <w:t>effortlessly</w:t>
      </w:r>
      <w:proofErr w:type="gramStart"/>
      <w:r w:rsidR="00B82AF5">
        <w:rPr>
          <w:highlight w:val="yellow"/>
        </w:rPr>
        <w:t xml:space="preserve">, </w:t>
      </w:r>
      <w:r w:rsidR="00B82AF5" w:rsidRPr="00B82AF5">
        <w:rPr>
          <w:highlight w:val="yellow"/>
        </w:rPr>
        <w:t xml:space="preserve"> </w:t>
      </w:r>
      <w:r w:rsidR="00BA71F4" w:rsidRPr="00B82AF5">
        <w:rPr>
          <w:highlight w:val="yellow"/>
        </w:rPr>
        <w:t>chess</w:t>
      </w:r>
      <w:proofErr w:type="gramEnd"/>
      <w:r w:rsidR="00BA71F4" w:rsidRPr="00B82AF5">
        <w:rPr>
          <w:highlight w:val="yellow"/>
        </w:rPr>
        <w:t xml:space="preserve"> champions </w:t>
      </w:r>
      <w:r w:rsidR="00291D51">
        <w:rPr>
          <w:highlight w:val="yellow"/>
        </w:rPr>
        <w:t xml:space="preserve"> may</w:t>
      </w:r>
      <w:r w:rsidR="00B82AF5" w:rsidRPr="00B82AF5">
        <w:rPr>
          <w:highlight w:val="yellow"/>
        </w:rPr>
        <w:t xml:space="preserve"> recall board positions of up to 40 pieces, provided the pieces are arranged in a genuine game pattern</w:t>
      </w:r>
      <w:r w:rsidR="00B82AF5">
        <w:t>.</w:t>
      </w:r>
    </w:p>
    <w:p w:rsidR="007529E7" w:rsidRPr="00F674F0" w:rsidRDefault="007529E7" w:rsidP="00B45036">
      <w:pPr>
        <w:pStyle w:val="ListParagraph"/>
        <w:numPr>
          <w:ilvl w:val="0"/>
          <w:numId w:val="1"/>
        </w:numPr>
        <w:tabs>
          <w:tab w:val="left" w:pos="680"/>
        </w:tabs>
        <w:spacing w:after="0" w:line="240" w:lineRule="auto"/>
        <w:ind w:left="357" w:hanging="357"/>
      </w:pPr>
      <w:r w:rsidRPr="00F674F0">
        <w:t>Experts see and represent problems at a deeper or principled level, whereas novices focus on superficial aspects. Experts are adept a</w:t>
      </w:r>
      <w:r w:rsidR="00203CCE" w:rsidRPr="00F674F0">
        <w:t>t recognising patterns, and possess</w:t>
      </w:r>
      <w:r w:rsidRPr="00F674F0">
        <w:t xml:space="preserve"> a huge store of releva</w:t>
      </w:r>
      <w:r w:rsidR="00E91731" w:rsidRPr="00F674F0">
        <w:t>nt case knowledge, accumulated over several thousand hours</w:t>
      </w:r>
      <w:r w:rsidR="00BE5B2A" w:rsidRPr="00F674F0">
        <w:t>, to</w:t>
      </w:r>
      <w:r w:rsidR="00E91731" w:rsidRPr="00F674F0">
        <w:t xml:space="preserve"> draw upon.</w:t>
      </w:r>
    </w:p>
    <w:p w:rsidR="007529E7" w:rsidRPr="00F674F0" w:rsidRDefault="007529E7" w:rsidP="00B45036">
      <w:pPr>
        <w:pStyle w:val="ListParagraph"/>
        <w:numPr>
          <w:ilvl w:val="0"/>
          <w:numId w:val="1"/>
        </w:numPr>
        <w:tabs>
          <w:tab w:val="left" w:pos="680"/>
        </w:tabs>
        <w:spacing w:after="0" w:line="240" w:lineRule="auto"/>
        <w:ind w:left="357" w:hanging="357"/>
      </w:pPr>
      <w:r w:rsidRPr="00F674F0">
        <w:t>Experts spend relatively more time analysing problems carefully and qualitatively.</w:t>
      </w:r>
      <w:r w:rsidR="00203CCE" w:rsidRPr="00F674F0">
        <w:t xml:space="preserve"> W</w:t>
      </w:r>
      <w:r w:rsidRPr="00F674F0">
        <w:t>hen they encounter challenges they slow down dramatically, and will not proceed if</w:t>
      </w:r>
      <w:r w:rsidR="00F57165">
        <w:t xml:space="preserve"> they sense an error is likely. </w:t>
      </w:r>
      <w:r w:rsidR="008F18D0" w:rsidRPr="00F674F0">
        <w:t xml:space="preserve"> They may scan information quickly, but fixate far longer when a difficulty arises.</w:t>
      </w:r>
      <w:r w:rsidR="00F57165">
        <w:t xml:space="preserve">  </w:t>
      </w:r>
      <w:r w:rsidR="00F57165" w:rsidRPr="00F57165">
        <w:rPr>
          <w:highlight w:val="yellow"/>
        </w:rPr>
        <w:t>Unfortunately, when faced with demands that exceed capacities, novices are inclined toward impulsivity, but in contrast, experts are often highly risk-averse.</w:t>
      </w:r>
    </w:p>
    <w:p w:rsidR="007529E7" w:rsidRPr="00F674F0" w:rsidRDefault="000158BD" w:rsidP="00B45036">
      <w:pPr>
        <w:pStyle w:val="ListParagraph"/>
        <w:numPr>
          <w:ilvl w:val="0"/>
          <w:numId w:val="1"/>
        </w:numPr>
        <w:tabs>
          <w:tab w:val="left" w:pos="680"/>
        </w:tabs>
        <w:spacing w:after="0" w:line="240" w:lineRule="auto"/>
        <w:ind w:left="357" w:hanging="357"/>
      </w:pPr>
      <w:r w:rsidRPr="00F674F0">
        <w:t>Experts self</w:t>
      </w:r>
      <w:r w:rsidR="005D0558" w:rsidRPr="00F674F0">
        <w:t>-monitor</w:t>
      </w:r>
      <w:r w:rsidR="007529E7" w:rsidRPr="00621A50">
        <w:rPr>
          <w:highlight w:val="yellow"/>
        </w:rPr>
        <w:t xml:space="preserve">. </w:t>
      </w:r>
      <w:r w:rsidR="00B82AF5" w:rsidRPr="00D71C4F">
        <w:rPr>
          <w:highlight w:val="yellow"/>
        </w:rPr>
        <w:t>They may harbour several planned agendas, and switch between them</w:t>
      </w:r>
      <w:r w:rsidR="00D71C4F" w:rsidRPr="00D71C4F">
        <w:rPr>
          <w:highlight w:val="yellow"/>
        </w:rPr>
        <w:t xml:space="preserve"> with relative ease</w:t>
      </w:r>
      <w:r w:rsidR="00D71C4F">
        <w:t>.</w:t>
      </w:r>
      <w:r w:rsidR="00B82AF5" w:rsidRPr="00F674F0">
        <w:t xml:space="preserve"> </w:t>
      </w:r>
      <w:r w:rsidR="007529E7" w:rsidRPr="00F674F0">
        <w:t>They set</w:t>
      </w:r>
      <w:r w:rsidR="000820BB" w:rsidRPr="00F674F0">
        <w:t xml:space="preserve"> </w:t>
      </w:r>
      <w:r w:rsidR="00FF1213" w:rsidRPr="00F674F0">
        <w:t>sub goals</w:t>
      </w:r>
      <w:r w:rsidR="000820BB" w:rsidRPr="00F674F0">
        <w:t xml:space="preserve"> and monitor these</w:t>
      </w:r>
      <w:r w:rsidR="007529E7" w:rsidRPr="00F674F0">
        <w:t xml:space="preserve"> closely, taking steps when</w:t>
      </w:r>
      <w:r w:rsidR="000820BB" w:rsidRPr="00F674F0">
        <w:t>ever</w:t>
      </w:r>
      <w:r w:rsidR="007529E7" w:rsidRPr="00F674F0">
        <w:t xml:space="preserve"> remed</w:t>
      </w:r>
      <w:r w:rsidR="00B82AF5">
        <w:t>iation is needed. T</w:t>
      </w:r>
      <w:r w:rsidR="007529E7" w:rsidRPr="00F674F0">
        <w:t xml:space="preserve">hey </w:t>
      </w:r>
      <w:r w:rsidR="00B82AF5">
        <w:t xml:space="preserve">will </w:t>
      </w:r>
      <w:r w:rsidR="007529E7" w:rsidRPr="00F674F0">
        <w:t>plan different routes to the same goal</w:t>
      </w:r>
      <w:r w:rsidR="00B82AF5">
        <w:t xml:space="preserve"> and </w:t>
      </w:r>
      <w:r w:rsidR="00433AEC" w:rsidRPr="00F674F0">
        <w:t xml:space="preserve">adjust and improvise whenever </w:t>
      </w:r>
      <w:r w:rsidR="007529E7" w:rsidRPr="00F674F0">
        <w:t>a planned script is not viable.</w:t>
      </w:r>
    </w:p>
    <w:p w:rsidR="00922C8B" w:rsidRPr="00F674F0" w:rsidRDefault="00922C8B" w:rsidP="005724F2">
      <w:pPr>
        <w:tabs>
          <w:tab w:val="left" w:pos="680"/>
        </w:tabs>
        <w:spacing w:after="0" w:line="240" w:lineRule="auto"/>
      </w:pPr>
    </w:p>
    <w:p w:rsidR="00B83B7F" w:rsidRPr="00F674F0" w:rsidRDefault="007B6B72" w:rsidP="005724F2">
      <w:pPr>
        <w:tabs>
          <w:tab w:val="left" w:pos="680"/>
        </w:tabs>
        <w:spacing w:after="0" w:line="240" w:lineRule="auto"/>
        <w:ind w:firstLine="567"/>
      </w:pPr>
      <w:r w:rsidRPr="00F674F0">
        <w:t xml:space="preserve">It becomes apparent that experts experience their world somewhat differently </w:t>
      </w:r>
      <w:r w:rsidR="00BE5B2A" w:rsidRPr="00F674F0">
        <w:t xml:space="preserve">as a result of developing a rich and extensive knowledge base. They process information differently to others who are functioning in the same world, but without the benefit of such a huge long term memory knowledge base. </w:t>
      </w:r>
      <w:r w:rsidR="005D0558" w:rsidRPr="00F674F0">
        <w:t xml:space="preserve">Recent </w:t>
      </w:r>
      <w:r w:rsidR="00922C8B" w:rsidRPr="00F674F0">
        <w:t>studies have been able to use method</w:t>
      </w:r>
      <w:r w:rsidR="0098614C" w:rsidRPr="00F674F0">
        <w:t>s such as computer presentation</w:t>
      </w:r>
      <w:r w:rsidR="00922C8B" w:rsidRPr="00F674F0">
        <w:t xml:space="preserve"> </w:t>
      </w:r>
      <w:r w:rsidR="0098614C" w:rsidRPr="00F674F0">
        <w:t>and high speed camera work</w:t>
      </w:r>
      <w:r w:rsidR="00922C8B" w:rsidRPr="00F674F0">
        <w:t xml:space="preserve"> to study how </w:t>
      </w:r>
      <w:r w:rsidR="00203CCE" w:rsidRPr="00F674F0">
        <w:t xml:space="preserve">expertise in sports fields </w:t>
      </w:r>
      <w:r w:rsidR="0034704C" w:rsidRPr="00F674F0">
        <w:t>emerge</w:t>
      </w:r>
      <w:r w:rsidR="00203CCE" w:rsidRPr="00F674F0">
        <w:t>s</w:t>
      </w:r>
      <w:r w:rsidR="006E2F44" w:rsidRPr="00F674F0">
        <w:t xml:space="preserve"> </w:t>
      </w:r>
      <w:r w:rsidR="00FB052F" w:rsidRPr="00F674F0">
        <w:t xml:space="preserve"> </w:t>
      </w:r>
      <w:r w:rsidR="001E05F8" w:rsidRPr="00F674F0">
        <w:fldChar w:fldCharType="begin"/>
      </w:r>
      <w:r w:rsidR="00FB052F" w:rsidRPr="00F674F0">
        <w:instrText xml:space="preserve"> ADDIN EN.CITE &lt;EndNote&gt;&lt;Cite&gt;&lt;Author&gt;Hodges&lt;/Author&gt;&lt;Year&gt;2006&lt;/Year&gt;&lt;RecNum&gt;505&lt;/RecNum&gt;&lt;DisplayText&gt;(Hodges, Starkes, &amp;amp; MacMahon, 2006)&lt;/DisplayText&gt;&lt;record&gt;&lt;rec-number&gt;505&lt;/rec-number&gt;&lt;foreign-keys&gt;&lt;key app="EN" db-id="za22warwxsf50ce0pxrx5psgr92229dxdf0t"&gt;505&lt;/key&gt;&lt;/foreign-keys&gt;&lt;ref-type name="Electronic Book Section"&gt;60&lt;/ref-type&gt;&lt;contributors&gt;&lt;authors&gt;&lt;author&gt;Hodges, N.J.&lt;/author&gt;&lt;author&gt;Starkes, J.L.&lt;/author&gt;&lt;author&gt;MacMahon, C.&lt;/author&gt;&lt;/authors&gt;&lt;secondary-authors&gt;&lt;author&gt;Ericsson, K. Anders&lt;/author&gt;&lt;author&gt;Charness, Neil&lt;/author&gt;&lt;author&gt;Feltovich, Paul J.&lt;/author&gt;&lt;author&gt;Hoffman, Robert R.&lt;/author&gt;&lt;/secondary-authors&gt;&lt;/contributors&gt;&lt;titles&gt;&lt;title&gt;Expert performance in sport: A cognitive perspective&lt;/title&gt;&lt;secondary-title&gt;Cambridge handbook of expertise and expert performance&lt;/secondary-title&gt;&lt;/titles&gt;&lt;dates&gt;&lt;year&gt;2006&lt;/year&gt;&lt;/dates&gt;&lt;pub-location&gt;Cambridge&lt;/pub-location&gt;&lt;publisher&gt;Cambridge University Press&lt;/publisher&gt;&lt;urls&gt;&lt;/urls&gt;&lt;/record&gt;&lt;/Cite&gt;&lt;/EndNote&gt;</w:instrText>
      </w:r>
      <w:r w:rsidR="001E05F8" w:rsidRPr="00F674F0">
        <w:fldChar w:fldCharType="separate"/>
      </w:r>
      <w:r w:rsidR="00FB052F" w:rsidRPr="00F674F0">
        <w:rPr>
          <w:noProof/>
        </w:rPr>
        <w:t>(</w:t>
      </w:r>
      <w:hyperlink w:anchor="_ENREF_17" w:tooltip="Hodges, 2006 #505" w:history="1">
        <w:r w:rsidR="00D57B2F" w:rsidRPr="00F674F0">
          <w:rPr>
            <w:noProof/>
          </w:rPr>
          <w:t>Hodges, Starkes, &amp; MacMahon, 2006</w:t>
        </w:r>
      </w:hyperlink>
      <w:r w:rsidR="00FB052F" w:rsidRPr="00F674F0">
        <w:rPr>
          <w:noProof/>
        </w:rPr>
        <w:t>)</w:t>
      </w:r>
      <w:r w:rsidR="001E05F8" w:rsidRPr="00F674F0">
        <w:fldChar w:fldCharType="end"/>
      </w:r>
      <w:r w:rsidR="006E2F44" w:rsidRPr="00F674F0">
        <w:t xml:space="preserve">.  </w:t>
      </w:r>
      <w:r w:rsidR="00B83B7F" w:rsidRPr="00F674F0">
        <w:t>For instance, one interesting attribute found in e</w:t>
      </w:r>
      <w:r w:rsidR="00E3611F" w:rsidRPr="00F674F0">
        <w:t xml:space="preserve">xpert golfers is </w:t>
      </w:r>
      <w:r w:rsidR="0034704C" w:rsidRPr="00F674F0">
        <w:t>the quiet-eye period. B</w:t>
      </w:r>
      <w:r w:rsidR="00B83B7F" w:rsidRPr="00F674F0">
        <w:t>efore an important shot, professionals were found to take more time</w:t>
      </w:r>
      <w:r w:rsidR="0006771D" w:rsidRPr="00F674F0">
        <w:t xml:space="preserve"> especially when focussing on the distant target. This </w:t>
      </w:r>
      <w:r w:rsidR="00F446A0" w:rsidRPr="00F674F0">
        <w:t xml:space="preserve">behavioural </w:t>
      </w:r>
      <w:r w:rsidR="007B5929" w:rsidRPr="00F674F0">
        <w:t>trait</w:t>
      </w:r>
      <w:r w:rsidR="00B83B7F" w:rsidRPr="00F674F0">
        <w:t xml:space="preserve"> </w:t>
      </w:r>
      <w:r w:rsidR="0006771D" w:rsidRPr="00F674F0">
        <w:t xml:space="preserve">was </w:t>
      </w:r>
      <w:r w:rsidR="00B83B7F" w:rsidRPr="00F674F0">
        <w:t>found to develop with increasing experience</w:t>
      </w:r>
      <w:r w:rsidR="0006771D" w:rsidRPr="00F674F0">
        <w:t xml:space="preserve">. </w:t>
      </w:r>
      <w:r w:rsidR="00B83B7F" w:rsidRPr="00F674F0">
        <w:t>Quiet-eye training has now been introduced into professional training in m</w:t>
      </w:r>
      <w:r w:rsidR="00B441AC" w:rsidRPr="00F674F0">
        <w:t xml:space="preserve">any diverse </w:t>
      </w:r>
      <w:r w:rsidR="00B83B7F" w:rsidRPr="00F674F0">
        <w:t xml:space="preserve">areas including </w:t>
      </w:r>
      <w:r w:rsidR="00B441AC" w:rsidRPr="00F674F0">
        <w:t xml:space="preserve"> </w:t>
      </w:r>
      <w:r w:rsidR="00B83B7F" w:rsidRPr="00F674F0">
        <w:t xml:space="preserve">sports programmes, </w:t>
      </w:r>
      <w:r w:rsidR="00704D00" w:rsidRPr="00F674F0">
        <w:t>police work</w:t>
      </w:r>
      <w:r w:rsidR="00B441AC" w:rsidRPr="00F674F0">
        <w:t xml:space="preserve">, and air traffic control </w:t>
      </w:r>
      <w:r w:rsidR="001E05F8" w:rsidRPr="00F674F0">
        <w:fldChar w:fldCharType="begin"/>
      </w:r>
      <w:r w:rsidR="00B441AC" w:rsidRPr="00F674F0">
        <w:instrText xml:space="preserve"> ADDIN EN.CITE &lt;EndNote&gt;&lt;Cite&gt;&lt;Author&gt;Vickers&lt;/Author&gt;&lt;Year&gt;2007&lt;/Year&gt;&lt;RecNum&gt;508&lt;/RecNum&gt;&lt;DisplayText&gt;(Vickers, 2007)&lt;/DisplayText&gt;&lt;record&gt;&lt;rec-number&gt;508&lt;/rec-number&gt;&lt;foreign-keys&gt;&lt;key app="EN" db-id="za22warwxsf50ce0pxrx5psgr92229dxdf0t"&gt;508&lt;/key&gt;&lt;/foreign-keys&gt;&lt;ref-type name="Book"&gt;6&lt;/ref-type&gt;&lt;contributors&gt;&lt;authors&gt;&lt;author&gt;Vickers, Joan N.&lt;/author&gt;&lt;/authors&gt;&lt;/contributors&gt;&lt;titles&gt;&lt;title&gt;Perception, cognition, and decision training : The quiet eye in action&lt;/title&gt;&lt;/titles&gt;&lt;pages&gt;xii, 267 p.&lt;/pages&gt;&lt;keywords&gt;&lt;keyword&gt;Sports -- Physiological aspects.&lt;/keyword&gt;&lt;keyword&gt;Sports -- Psychological aspects.&lt;/keyword&gt;&lt;keyword&gt;Visual perception.&lt;/keyword&gt;&lt;/keywords&gt;&lt;dates&gt;&lt;year&gt;2007&lt;/year&gt;&lt;/dates&gt;&lt;pub-location&gt;Champaign, IL&lt;/pub-location&gt;&lt;publisher&gt;Human Kinetics&lt;/publisher&gt;&lt;isbn&gt;9780736042567 (hbk.)&amp;#xD;0736042563 (hbk.)&lt;/isbn&gt;&lt;call-num&gt;RC1236.E38 V53 2007&lt;/call-num&gt;&lt;urls&gt;&lt;related-urls&gt;&lt;url&gt;http://unisa.aquabrowser.com/?itemid=|unisa-bibs|1102403&lt;/url&gt;&lt;/related-urls&gt;&lt;/urls&gt;&lt;/record&gt;&lt;/Cite&gt;&lt;/EndNote&gt;</w:instrText>
      </w:r>
      <w:r w:rsidR="001E05F8" w:rsidRPr="00F674F0">
        <w:fldChar w:fldCharType="separate"/>
      </w:r>
      <w:r w:rsidR="00B441AC" w:rsidRPr="00F674F0">
        <w:rPr>
          <w:noProof/>
        </w:rPr>
        <w:t>(</w:t>
      </w:r>
      <w:hyperlink w:anchor="_ENREF_29" w:tooltip="Vickers, 2007 #508" w:history="1">
        <w:r w:rsidR="00D57B2F" w:rsidRPr="00F674F0">
          <w:rPr>
            <w:noProof/>
          </w:rPr>
          <w:t>Vickers, 2007</w:t>
        </w:r>
      </w:hyperlink>
      <w:r w:rsidR="00B441AC" w:rsidRPr="00F674F0">
        <w:rPr>
          <w:noProof/>
        </w:rPr>
        <w:t>)</w:t>
      </w:r>
      <w:r w:rsidR="001E05F8" w:rsidRPr="00F674F0">
        <w:fldChar w:fldCharType="end"/>
      </w:r>
      <w:r w:rsidR="00704D00" w:rsidRPr="00F674F0">
        <w:t>.</w:t>
      </w:r>
    </w:p>
    <w:p w:rsidR="00922C8B" w:rsidRPr="00F674F0" w:rsidRDefault="00B83B7F" w:rsidP="00704D00">
      <w:pPr>
        <w:tabs>
          <w:tab w:val="left" w:pos="680"/>
        </w:tabs>
        <w:spacing w:after="0" w:line="240" w:lineRule="auto"/>
        <w:ind w:firstLine="567"/>
      </w:pPr>
      <w:r w:rsidRPr="00F674F0">
        <w:t xml:space="preserve">Studies in the sports areas </w:t>
      </w:r>
      <w:r w:rsidR="00922C8B" w:rsidRPr="00F674F0">
        <w:t>reveal</w:t>
      </w:r>
      <w:r w:rsidRPr="00F674F0">
        <w:t>ed</w:t>
      </w:r>
      <w:r w:rsidR="00922C8B" w:rsidRPr="00F674F0">
        <w:t xml:space="preserve"> th</w:t>
      </w:r>
      <w:r w:rsidR="004564F8" w:rsidRPr="00F674F0">
        <w:t>at exper</w:t>
      </w:r>
      <w:r w:rsidR="0034704C" w:rsidRPr="00F674F0">
        <w:t>ts possess an enhanced</w:t>
      </w:r>
      <w:r w:rsidR="004564F8" w:rsidRPr="00F674F0">
        <w:t xml:space="preserve"> </w:t>
      </w:r>
      <w:r w:rsidR="00922C8B" w:rsidRPr="00F674F0">
        <w:t>capacity to anticipate what is abo</w:t>
      </w:r>
      <w:r w:rsidR="00203CCE" w:rsidRPr="00F674F0">
        <w:t>ut to take place. Experience</w:t>
      </w:r>
      <w:r w:rsidR="000820BB" w:rsidRPr="00F674F0">
        <w:t>d</w:t>
      </w:r>
      <w:r w:rsidR="00203CCE" w:rsidRPr="00F674F0">
        <w:t xml:space="preserve"> hockey players move to positions where the ball is likely to move, and elite baseball batters, cricketers and tennis players all use information given out by their opponents well be</w:t>
      </w:r>
      <w:r w:rsidR="009C1647" w:rsidRPr="00F674F0">
        <w:t>fore the ball begins its travel.</w:t>
      </w:r>
      <w:r w:rsidR="0006771D" w:rsidRPr="00F674F0">
        <w:t xml:space="preserve"> A baseball hitte</w:t>
      </w:r>
      <w:r w:rsidR="00AD71AA" w:rsidRPr="00F674F0">
        <w:t>r</w:t>
      </w:r>
      <w:r w:rsidR="009C1647" w:rsidRPr="00F674F0">
        <w:t xml:space="preserve"> cannot actually see the ball t</w:t>
      </w:r>
      <w:r w:rsidR="00AD71AA" w:rsidRPr="00F674F0">
        <w:t>ravelling toward him or her, so</w:t>
      </w:r>
      <w:r w:rsidR="009C1647" w:rsidRPr="00F674F0">
        <w:t xml:space="preserve"> the decision to swing, and </w:t>
      </w:r>
      <w:r w:rsidR="0034704C" w:rsidRPr="00F674F0">
        <w:t xml:space="preserve">exactly </w:t>
      </w:r>
      <w:r w:rsidR="009C1647" w:rsidRPr="00F674F0">
        <w:t>how to swing, is cued e</w:t>
      </w:r>
      <w:r w:rsidR="0006771D" w:rsidRPr="00F674F0">
        <w:t>ntirely by monitoring the pitcher</w:t>
      </w:r>
      <w:r w:rsidR="009C1647" w:rsidRPr="00F674F0">
        <w:t>’s movements</w:t>
      </w:r>
      <w:r w:rsidRPr="00F674F0">
        <w:t xml:space="preserve"> </w:t>
      </w:r>
      <w:r w:rsidR="001E05F8" w:rsidRPr="00F674F0">
        <w:fldChar w:fldCharType="begin"/>
      </w:r>
      <w:r w:rsidRPr="00F674F0">
        <w:instrText xml:space="preserve"> ADDIN EN.CITE &lt;EndNote&gt;&lt;Cite&gt;&lt;Author&gt;Takeuchi&lt;/Author&gt;&lt;Year&gt;2009&lt;/Year&gt;&lt;RecNum&gt;230&lt;/RecNum&gt;&lt;DisplayText&gt;(Takeuchi &amp;amp; Inomata, 2009)&lt;/DisplayText&gt;&lt;record&gt;&lt;rec-number&gt;230&lt;/rec-number&gt;&lt;foreign-keys&gt;&lt;key app="EN" db-id="za22warwxsf50ce0pxrx5psgr92229dxdf0t"&gt;230&lt;/key&gt;&lt;/foreign-keys&gt;&lt;ref-type name="Journal Article"&gt;17&lt;/ref-type&gt;&lt;contributors&gt;&lt;authors&gt;&lt;author&gt;Takeuchi, Takayuki&lt;/author&gt;&lt;author&gt;Inomata, Kimihiro&lt;/author&gt;&lt;/authors&gt;&lt;/contributors&gt;&lt;titles&gt;&lt;title&gt;Visual search strategies and decision making in baseball hitting&lt;/title&gt;&lt;secondary-title&gt;Perceptual &amp;amp; Motor Skills&lt;/secondary-title&gt;&lt;/titles&gt;&lt;periodical&gt;&lt;full-title&gt;Perceptual &amp;amp; Motor Skills&lt;/full-title&gt;&lt;/periodical&gt;&lt;pages&gt;971-980&lt;/pages&gt;&lt;volume&gt;108&lt;/volume&gt;&lt;number&gt;3&lt;/number&gt;&lt;keywords&gt;&lt;keyword&gt;BATTING (Baseball)&lt;/keyword&gt;&lt;keyword&gt;PITCHING (Baseball)&lt;/keyword&gt;&lt;keyword&gt;EYE -- Movements&lt;/keyword&gt;&lt;keyword&gt;VISUAL perception&lt;/keyword&gt;&lt;keyword&gt;DECISION making&lt;/keyword&gt;&lt;/keywords&gt;&lt;dates&gt;&lt;year&gt;2009&lt;/year&gt;&lt;/dates&gt;&lt;isbn&gt;00315125&lt;/isbn&gt;&lt;accession-num&gt;43729139&lt;/accession-num&gt;&lt;urls&gt;&lt;related-urls&gt;&lt;url&gt;http://ezlibproxy.unisa.edu.au/login?url=http://search.ebscohost.com/login.aspx?direct=true&amp;amp;db=aph&amp;amp;AN=43729139&amp;amp;site=ehost-live&lt;/url&gt;&lt;/related-urls&gt;&lt;/urls&gt;&lt;electronic-resource-num&gt;10.2466/pms.108.3.971-980&lt;/electronic-resource-num&gt;&lt;remote-database-name&gt;aph&lt;/remote-database-name&gt;&lt;remote-database-provider&gt;EBSCOhost&lt;/remote-database-provider&gt;&lt;/record&gt;&lt;/Cite&gt;&lt;/EndNote&gt;</w:instrText>
      </w:r>
      <w:r w:rsidR="001E05F8" w:rsidRPr="00F674F0">
        <w:fldChar w:fldCharType="separate"/>
      </w:r>
      <w:r w:rsidRPr="00F674F0">
        <w:rPr>
          <w:noProof/>
        </w:rPr>
        <w:t>(</w:t>
      </w:r>
      <w:hyperlink w:anchor="_ENREF_28" w:tooltip="Takeuchi, 2009 #230" w:history="1">
        <w:r w:rsidR="00D57B2F" w:rsidRPr="00F674F0">
          <w:rPr>
            <w:noProof/>
          </w:rPr>
          <w:t>Takeuchi &amp; Inomata, 2009</w:t>
        </w:r>
      </w:hyperlink>
      <w:r w:rsidRPr="00F674F0">
        <w:rPr>
          <w:noProof/>
        </w:rPr>
        <w:t>)</w:t>
      </w:r>
      <w:r w:rsidR="001E05F8" w:rsidRPr="00F674F0">
        <w:fldChar w:fldCharType="end"/>
      </w:r>
      <w:r w:rsidR="009C1647" w:rsidRPr="00F674F0">
        <w:t>.</w:t>
      </w:r>
      <w:r w:rsidR="0098614C" w:rsidRPr="00F674F0">
        <w:t xml:space="preserve"> Frequently, t</w:t>
      </w:r>
      <w:r w:rsidR="00203CCE" w:rsidRPr="00F674F0">
        <w:t>hese studies reveal that what experts say about their skills is no</w:t>
      </w:r>
      <w:r w:rsidR="004564F8" w:rsidRPr="00F674F0">
        <w:t>t what the camera records</w:t>
      </w:r>
      <w:r w:rsidR="00203CCE" w:rsidRPr="00F674F0">
        <w:t xml:space="preserve">. </w:t>
      </w:r>
      <w:r w:rsidR="007B5929" w:rsidRPr="00F674F0">
        <w:t>O</w:t>
      </w:r>
      <w:r w:rsidR="0006771D" w:rsidRPr="00F674F0">
        <w:t>ne be</w:t>
      </w:r>
      <w:r w:rsidR="004564F8" w:rsidRPr="00F674F0">
        <w:t>musing finding</w:t>
      </w:r>
      <w:r w:rsidR="00F446A0" w:rsidRPr="00F674F0">
        <w:t xml:space="preserve"> is that </w:t>
      </w:r>
      <w:r w:rsidRPr="00F674F0">
        <w:t xml:space="preserve">all </w:t>
      </w:r>
      <w:r w:rsidR="00F446A0" w:rsidRPr="00F674F0">
        <w:t xml:space="preserve">of us </w:t>
      </w:r>
      <w:r w:rsidRPr="00F674F0">
        <w:t xml:space="preserve">are </w:t>
      </w:r>
      <w:r w:rsidR="00F446A0" w:rsidRPr="00F674F0">
        <w:t>‘</w:t>
      </w:r>
      <w:r w:rsidRPr="00F674F0">
        <w:t>exp</w:t>
      </w:r>
      <w:r w:rsidR="00F446A0" w:rsidRPr="00F674F0">
        <w:t>ert’ at catching balls, but</w:t>
      </w:r>
      <w:r w:rsidRPr="00F674F0">
        <w:t xml:space="preserve"> possess no insight as to how we are able to achieve this totally automatic feat </w:t>
      </w:r>
      <w:r w:rsidR="001E05F8" w:rsidRPr="00F674F0">
        <w:fldChar w:fldCharType="begin"/>
      </w:r>
      <w:r w:rsidRPr="00F674F0">
        <w:instrText xml:space="preserve"> ADDIN EN.CITE &lt;EndNote&gt;&lt;Cite&gt;&lt;Author&gt;Reed&lt;/Author&gt;&lt;Year&gt;2010&lt;/Year&gt;&lt;RecNum&gt;409&lt;/RecNum&gt;&lt;DisplayText&gt;(Reed, McLeod, &amp;amp; Dienes, 2010)&lt;/DisplayText&gt;&lt;record&gt;&lt;rec-number&gt;409&lt;/rec-number&gt;&lt;foreign-keys&gt;&lt;key app="EN" db-id="za22warwxsf50ce0pxrx5psgr92229dxdf0t"&gt;409&lt;/key&gt;&lt;/foreign-keys&gt;&lt;ref-type name="Journal Article"&gt;17&lt;/ref-type&gt;&lt;contributors&gt;&lt;authors&gt;&lt;author&gt;Reed, Nick&lt;/author&gt;&lt;author&gt;McLeod, Peter&lt;/author&gt;&lt;author&gt;Dienes, Zoltan&lt;/author&gt;&lt;/authors&gt;&lt;/contributors&gt;&lt;titles&gt;&lt;title&gt;Implicit knowledge and motor skill: What people who know how to catch don’t know&lt;/title&gt;&lt;secondary-title&gt;Consciousness and Cognition&lt;/secondary-title&gt;&lt;/titles&gt;&lt;periodical&gt;&lt;full-title&gt;Consciousness and Cognition&lt;/full-title&gt;&lt;/periodical&gt;&lt;pages&gt;63-76&lt;/pages&gt;&lt;volume&gt;19&lt;/volume&gt;&lt;number&gt;1&lt;/number&gt;&lt;keywords&gt;&lt;keyword&gt;Implicit knowledge&lt;/keyword&gt;&lt;keyword&gt;Ball catching&lt;/keyword&gt;&lt;keyword&gt;Unconscious control&lt;/keyword&gt;&lt;keyword&gt;Knowing how&lt;/keyword&gt;&lt;keyword&gt;Procedural knowledge&lt;/keyword&gt;&lt;keyword&gt;Subjective measures&lt;/keyword&gt;&lt;/keywords&gt;&lt;dates&gt;&lt;year&gt;2010&lt;/year&gt;&lt;/dates&gt;&lt;isbn&gt;1053-8100&lt;/isbn&gt;&lt;urls&gt;&lt;related-urls&gt;&lt;url&gt;http://www.sciencedirect.com/science/article/pii/S1053810009001019&lt;/url&gt;&lt;/related-urls&gt;&lt;/urls&gt;&lt;electronic-resource-num&gt;10.1016/j.concog.2009.07.006&lt;/electronic-resource-num&gt;&lt;/record&gt;&lt;/Cite&gt;&lt;/EndNote&gt;</w:instrText>
      </w:r>
      <w:r w:rsidR="001E05F8" w:rsidRPr="00F674F0">
        <w:fldChar w:fldCharType="separate"/>
      </w:r>
      <w:r w:rsidRPr="00F674F0">
        <w:rPr>
          <w:noProof/>
        </w:rPr>
        <w:t>(</w:t>
      </w:r>
      <w:hyperlink w:anchor="_ENREF_22" w:tooltip="Reed, 2010 #409" w:history="1">
        <w:r w:rsidR="00D57B2F" w:rsidRPr="00F674F0">
          <w:rPr>
            <w:noProof/>
          </w:rPr>
          <w:t>Reed, McLeod, &amp; Dienes, 2010</w:t>
        </w:r>
      </w:hyperlink>
      <w:r w:rsidRPr="00F674F0">
        <w:rPr>
          <w:noProof/>
        </w:rPr>
        <w:t>)</w:t>
      </w:r>
      <w:r w:rsidR="001E05F8" w:rsidRPr="00F674F0">
        <w:fldChar w:fldCharType="end"/>
      </w:r>
      <w:r w:rsidR="007B5929" w:rsidRPr="00F674F0">
        <w:t>.</w:t>
      </w:r>
    </w:p>
    <w:p w:rsidR="00D16EA5" w:rsidRPr="00F674F0" w:rsidRDefault="00D16EA5" w:rsidP="005724F2">
      <w:pPr>
        <w:tabs>
          <w:tab w:val="left" w:pos="680"/>
        </w:tabs>
        <w:spacing w:after="0" w:line="240" w:lineRule="auto"/>
        <w:ind w:firstLine="360"/>
      </w:pPr>
    </w:p>
    <w:p w:rsidR="00D16EA5" w:rsidRPr="00F674F0" w:rsidRDefault="00267065" w:rsidP="005724F2">
      <w:pPr>
        <w:tabs>
          <w:tab w:val="left" w:pos="680"/>
        </w:tabs>
        <w:spacing w:after="0" w:line="240" w:lineRule="auto"/>
        <w:ind w:firstLine="0"/>
        <w:rPr>
          <w:b/>
        </w:rPr>
      </w:pPr>
      <w:r w:rsidRPr="00F674F0">
        <w:rPr>
          <w:b/>
        </w:rPr>
        <w:lastRenderedPageBreak/>
        <w:t>How does expertise develop</w:t>
      </w:r>
      <w:r w:rsidR="00D16EA5" w:rsidRPr="00F674F0">
        <w:rPr>
          <w:b/>
        </w:rPr>
        <w:t>?</w:t>
      </w:r>
    </w:p>
    <w:p w:rsidR="00D16EA5" w:rsidRPr="00F674F0" w:rsidRDefault="004564F8" w:rsidP="00704D00">
      <w:pPr>
        <w:tabs>
          <w:tab w:val="left" w:pos="680"/>
        </w:tabs>
        <w:spacing w:after="0" w:line="240" w:lineRule="auto"/>
        <w:ind w:firstLine="567"/>
      </w:pPr>
      <w:r w:rsidRPr="00F674F0">
        <w:t>Although the average intelligent person can learn the rules of chess to play a rudimentary</w:t>
      </w:r>
      <w:r w:rsidR="00F446A0" w:rsidRPr="00F674F0">
        <w:t xml:space="preserve"> game within an hour,  it requires </w:t>
      </w:r>
      <w:r w:rsidRPr="00F674F0">
        <w:t xml:space="preserve">around 10 years of </w:t>
      </w:r>
      <w:r w:rsidR="00F446A0" w:rsidRPr="00F674F0">
        <w:t xml:space="preserve">concentrated </w:t>
      </w:r>
      <w:r w:rsidRPr="00F674F0">
        <w:t>experience to produce a chess master</w:t>
      </w:r>
      <w:r w:rsidR="005724F2" w:rsidRPr="00F674F0">
        <w:t xml:space="preserve"> </w:t>
      </w:r>
      <w:r w:rsidR="001E05F8" w:rsidRPr="00F674F0">
        <w:fldChar w:fldCharType="begin"/>
      </w:r>
      <w:r w:rsidR="005724F2" w:rsidRPr="00F674F0">
        <w:instrText xml:space="preserve"> ADDIN EN.CITE &lt;EndNote&gt;&lt;Cite&gt;&lt;Author&gt;Ross&lt;/Author&gt;&lt;Year&gt;2006&lt;/Year&gt;&lt;RecNum&gt;234&lt;/RecNum&gt;&lt;DisplayText&gt;(Ross, 2006)&lt;/DisplayText&gt;&lt;record&gt;&lt;rec-number&gt;234&lt;/rec-number&gt;&lt;foreign-keys&gt;&lt;key app="EN" db-id="za22warwxsf50ce0pxrx5psgr92229dxdf0t"&gt;234&lt;/key&gt;&lt;/foreign-keys&gt;&lt;ref-type name="Journal Article"&gt;17&lt;/ref-type&gt;&lt;contributors&gt;&lt;authors&gt;&lt;author&gt;Ross, Philip E.&lt;/author&gt;&lt;/authors&gt;&lt;/contributors&gt;&lt;titles&gt;&lt;title&gt;The expert mind&lt;/title&gt;&lt;secondary-title&gt;Scientific American&lt;/secondary-title&gt;&lt;/titles&gt;&lt;periodical&gt;&lt;full-title&gt;Scientific American&lt;/full-title&gt;&lt;/periodical&gt;&lt;pages&gt;64-71&lt;/pages&gt;&lt;volume&gt;295&lt;/volume&gt;&lt;number&gt;2&lt;/number&gt;&lt;keywords&gt;&lt;keyword&gt;EXPERTISECHESS players -- PsychologyCOMPARATIVE studiesTHOUGHT &amp;amp; thinking -- ResearchCRITICAL thinking -- ResearchTHEORY of knowledgeINTELLECTEDUCATION&lt;/keyword&gt;&lt;/keywords&gt;&lt;dates&gt;&lt;year&gt;2006&lt;/year&gt;&lt;/dates&gt;&lt;isbn&gt;00368733&lt;/isbn&gt;&lt;accession-num&gt;21506616&lt;/accession-num&gt;&lt;urls&gt;&lt;related-urls&gt;&lt;url&gt;http://ezlibproxy.unisa.edu.au/login?url=http://search.ebscohost.com/login.aspx?direct=true&amp;amp;db=pbh&amp;amp;AN=21506616&amp;amp;site=ehost-live&lt;/url&gt;&lt;/related-urls&gt;&lt;/urls&gt;&lt;remote-database-name&gt;pbh&lt;/remote-database-name&gt;&lt;remote-database-provider&gt;EBSCOhost&lt;/remote-database-provider&gt;&lt;/record&gt;&lt;/Cite&gt;&lt;/EndNote&gt;</w:instrText>
      </w:r>
      <w:r w:rsidR="001E05F8" w:rsidRPr="00F674F0">
        <w:fldChar w:fldCharType="separate"/>
      </w:r>
      <w:r w:rsidR="005724F2" w:rsidRPr="00F674F0">
        <w:rPr>
          <w:noProof/>
        </w:rPr>
        <w:t>(</w:t>
      </w:r>
      <w:hyperlink w:anchor="_ENREF_23" w:tooltip="Ross, 2006 #234" w:history="1">
        <w:r w:rsidR="00D57B2F" w:rsidRPr="00F674F0">
          <w:rPr>
            <w:noProof/>
          </w:rPr>
          <w:t>Ross, 2006</w:t>
        </w:r>
      </w:hyperlink>
      <w:r w:rsidR="005724F2" w:rsidRPr="00F674F0">
        <w:rPr>
          <w:noProof/>
        </w:rPr>
        <w:t>)</w:t>
      </w:r>
      <w:r w:rsidR="001E05F8" w:rsidRPr="00F674F0">
        <w:fldChar w:fldCharType="end"/>
      </w:r>
      <w:r w:rsidR="005724F2" w:rsidRPr="00F674F0">
        <w:t>.</w:t>
      </w:r>
      <w:r w:rsidRPr="00F674F0">
        <w:t xml:space="preserve"> </w:t>
      </w:r>
      <w:r w:rsidR="00D16EA5" w:rsidRPr="00F674F0">
        <w:t>It is thought that expertise is the product of several thousand hours of skill development, possibly 10,000 hours, or</w:t>
      </w:r>
      <w:r w:rsidR="008F3A90" w:rsidRPr="00F674F0">
        <w:t xml:space="preserve"> 3 hours a day for a decade. Such</w:t>
      </w:r>
      <w:r w:rsidR="00D16EA5" w:rsidRPr="00F674F0">
        <w:t xml:space="preserve"> practice is call</w:t>
      </w:r>
      <w:r w:rsidR="006E2F44" w:rsidRPr="00F674F0">
        <w:t xml:space="preserve">ed deliberate practice, a term </w:t>
      </w:r>
      <w:r w:rsidR="00F446A0" w:rsidRPr="00F674F0">
        <w:t xml:space="preserve">now </w:t>
      </w:r>
      <w:r w:rsidR="006E2F44" w:rsidRPr="00F674F0">
        <w:t xml:space="preserve">given a distinct technical </w:t>
      </w:r>
      <w:r w:rsidR="008F3A90" w:rsidRPr="00F674F0">
        <w:t xml:space="preserve">meaning. Deliberate </w:t>
      </w:r>
      <w:r w:rsidR="00D16EA5" w:rsidRPr="00F674F0">
        <w:t xml:space="preserve">practice </w:t>
      </w:r>
      <w:r w:rsidR="006E2F44" w:rsidRPr="00F674F0">
        <w:t xml:space="preserve">is the time the mind is </w:t>
      </w:r>
      <w:r w:rsidR="00D16EA5" w:rsidRPr="00F674F0">
        <w:t xml:space="preserve">targeted upon achieving </w:t>
      </w:r>
      <w:r w:rsidR="0098614C" w:rsidRPr="00F674F0">
        <w:t xml:space="preserve">well defined </w:t>
      </w:r>
      <w:r w:rsidR="00FF1213" w:rsidRPr="00F674F0">
        <w:t>sub goals</w:t>
      </w:r>
      <w:r w:rsidR="0098614C" w:rsidRPr="00F674F0">
        <w:t xml:space="preserve"> in a regular and programmed</w:t>
      </w:r>
      <w:r w:rsidR="00D16EA5" w:rsidRPr="00F674F0">
        <w:t xml:space="preserve"> sequence. It has to take place under condition of </w:t>
      </w:r>
      <w:r w:rsidR="008F3A90" w:rsidRPr="00F674F0">
        <w:t xml:space="preserve">challenge, </w:t>
      </w:r>
      <w:proofErr w:type="gramStart"/>
      <w:r w:rsidR="00D16EA5" w:rsidRPr="00F674F0">
        <w:t>mindful</w:t>
      </w:r>
      <w:proofErr w:type="gramEnd"/>
      <w:r w:rsidR="00D16EA5" w:rsidRPr="00F674F0">
        <w:t xml:space="preserve"> goal</w:t>
      </w:r>
      <w:r w:rsidR="008F3A90" w:rsidRPr="00F674F0">
        <w:t xml:space="preserve"> setting</w:t>
      </w:r>
      <w:r w:rsidR="009C1647" w:rsidRPr="00F674F0">
        <w:t>,</w:t>
      </w:r>
      <w:r w:rsidR="008F3A90" w:rsidRPr="00F674F0">
        <w:t xml:space="preserve"> and </w:t>
      </w:r>
      <w:r w:rsidR="006E2F44" w:rsidRPr="00F674F0">
        <w:t>o</w:t>
      </w:r>
      <w:r w:rsidR="00F82ACF" w:rsidRPr="00F674F0">
        <w:t xml:space="preserve">bjectively calibrated </w:t>
      </w:r>
      <w:r w:rsidR="006E2F44" w:rsidRPr="00F674F0">
        <w:t xml:space="preserve">feedback. Under a deliberate practice </w:t>
      </w:r>
      <w:r w:rsidR="0098614C" w:rsidRPr="00F674F0">
        <w:t xml:space="preserve">regime </w:t>
      </w:r>
      <w:r w:rsidR="006E2F44" w:rsidRPr="00F674F0">
        <w:t>t</w:t>
      </w:r>
      <w:r w:rsidR="008F3A90" w:rsidRPr="00F674F0">
        <w:t>here has to be a</w:t>
      </w:r>
      <w:r w:rsidR="00D16EA5" w:rsidRPr="00F674F0">
        <w:t xml:space="preserve"> constant </w:t>
      </w:r>
      <w:r w:rsidR="0098614C" w:rsidRPr="00F674F0">
        <w:t xml:space="preserve">(e.g., daily) </w:t>
      </w:r>
      <w:r w:rsidR="008F3A90" w:rsidRPr="00F674F0">
        <w:t>re-</w:t>
      </w:r>
      <w:r w:rsidR="00D16EA5" w:rsidRPr="00F674F0">
        <w:t xml:space="preserve">calibration </w:t>
      </w:r>
      <w:r w:rsidR="009C1647" w:rsidRPr="00F674F0">
        <w:t>occurring between</w:t>
      </w:r>
      <w:r w:rsidR="006E2F44" w:rsidRPr="00F674F0">
        <w:t xml:space="preserve"> </w:t>
      </w:r>
      <w:r w:rsidR="0098614C" w:rsidRPr="00F674F0">
        <w:t>effort and achievement</w:t>
      </w:r>
      <w:r w:rsidR="00F82ACF" w:rsidRPr="00F674F0">
        <w:t xml:space="preserve">, </w:t>
      </w:r>
      <w:r w:rsidR="0098614C" w:rsidRPr="00F674F0">
        <w:t xml:space="preserve">with a conscious focus upon closely attainable </w:t>
      </w:r>
      <w:r w:rsidR="005724F2" w:rsidRPr="00F674F0">
        <w:t>sub goals</w:t>
      </w:r>
      <w:r w:rsidR="0098614C" w:rsidRPr="00F674F0">
        <w:t>.</w:t>
      </w:r>
    </w:p>
    <w:p w:rsidR="00D16EA5" w:rsidRPr="00F674F0" w:rsidRDefault="00D16EA5" w:rsidP="005724F2">
      <w:pPr>
        <w:tabs>
          <w:tab w:val="left" w:pos="680"/>
        </w:tabs>
        <w:spacing w:after="0" w:line="240" w:lineRule="auto"/>
        <w:ind w:firstLine="360"/>
      </w:pPr>
      <w:r w:rsidRPr="00F674F0">
        <w:t xml:space="preserve">This type of structured </w:t>
      </w:r>
      <w:r w:rsidR="00521478" w:rsidRPr="00F674F0">
        <w:t xml:space="preserve">deliberate </w:t>
      </w:r>
      <w:r w:rsidRPr="00F674F0">
        <w:t xml:space="preserve">practice differs dramatically from recreational practice which does not focus on </w:t>
      </w:r>
      <w:r w:rsidR="008F3A90" w:rsidRPr="00F674F0">
        <w:t>objective</w:t>
      </w:r>
      <w:r w:rsidR="0098614C" w:rsidRPr="00F674F0">
        <w:t xml:space="preserve"> measures of skill development or upon immediately attainable </w:t>
      </w:r>
      <w:r w:rsidR="005724F2" w:rsidRPr="00F674F0">
        <w:t>sub goals</w:t>
      </w:r>
      <w:r w:rsidR="0098614C" w:rsidRPr="00F674F0">
        <w:t xml:space="preserve">. </w:t>
      </w:r>
      <w:r w:rsidR="008F3A90" w:rsidRPr="00F674F0">
        <w:t xml:space="preserve">Recreational practice allows a person to perform an act with automaticity, </w:t>
      </w:r>
      <w:r w:rsidR="000820BB" w:rsidRPr="00F674F0">
        <w:t xml:space="preserve">even </w:t>
      </w:r>
      <w:r w:rsidR="008F3A90" w:rsidRPr="00F674F0">
        <w:t>possibly at a mind</w:t>
      </w:r>
      <w:r w:rsidR="008972BE" w:rsidRPr="00F674F0">
        <w:t xml:space="preserve">less level. Automaticity poses </w:t>
      </w:r>
      <w:r w:rsidR="008F3A90" w:rsidRPr="00F674F0">
        <w:t>special problems for an</w:t>
      </w:r>
      <w:r w:rsidR="006E2F44" w:rsidRPr="00F674F0">
        <w:t xml:space="preserve">yone striving to become expert. Once </w:t>
      </w:r>
      <w:r w:rsidR="008F3A90" w:rsidRPr="00F674F0">
        <w:t>it kicks in, the skill stops de</w:t>
      </w:r>
      <w:r w:rsidR="006E2F44" w:rsidRPr="00F674F0">
        <w:t xml:space="preserve">veloping. Thus, you will </w:t>
      </w:r>
      <w:r w:rsidR="009C1647" w:rsidRPr="00F674F0">
        <w:t>play golf</w:t>
      </w:r>
      <w:r w:rsidR="008F3A90" w:rsidRPr="00F674F0">
        <w:t xml:space="preserve"> for three hours a day for 10 years but never improve your handicap if the activity is being practiced mindlessly, or for the pleasure of being in the fresh air. The experience may be rich and fulfilling, but the elements of deliberate practice are missing.</w:t>
      </w:r>
      <w:r w:rsidR="006E2F44" w:rsidRPr="00F674F0">
        <w:t xml:space="preserve"> </w:t>
      </w:r>
      <w:r w:rsidR="009C1647" w:rsidRPr="00F674F0">
        <w:t xml:space="preserve">This distinction was shown </w:t>
      </w:r>
      <w:r w:rsidR="00521478" w:rsidRPr="00F674F0">
        <w:t xml:space="preserve">in stark relief </w:t>
      </w:r>
      <w:r w:rsidR="009C1647" w:rsidRPr="00F674F0">
        <w:t xml:space="preserve">in a study of </w:t>
      </w:r>
      <w:r w:rsidR="00521478" w:rsidRPr="00F674F0">
        <w:t>professional and amateur singers. Amateurs sang for pleasure, focussing on emotional factors and fulfilment, whereas the professionals were driven by technique and t</w:t>
      </w:r>
      <w:r w:rsidR="00853CFD" w:rsidRPr="00F674F0">
        <w:t xml:space="preserve">echnical perfection </w:t>
      </w:r>
      <w:r w:rsidR="001E05F8" w:rsidRPr="00F674F0">
        <w:fldChar w:fldCharType="begin"/>
      </w:r>
      <w:r w:rsidR="00853CFD" w:rsidRPr="00F674F0">
        <w:instrText xml:space="preserve"> ADDIN EN.CITE &lt;EndNote&gt;&lt;Cite&gt;&lt;Author&gt;Grape&lt;/Author&gt;&lt;Year&gt;2002&lt;/Year&gt;&lt;RecNum&gt;233&lt;/RecNum&gt;&lt;DisplayText&gt;(Grape, Sandgren, Hansson, Ericson, &amp;amp; Theorell, 2002)&lt;/DisplayText&gt;&lt;record&gt;&lt;rec-number&gt;233&lt;/rec-number&gt;&lt;foreign-keys&gt;&lt;key app="EN" db-id="za22warwxsf50ce0pxrx5psgr92229dxdf0t"&gt;233&lt;/key&gt;&lt;/foreign-keys&gt;&lt;ref-type name="Journal Article"&gt;17&lt;/ref-type&gt;&lt;contributors&gt;&lt;authors&gt;&lt;author&gt;Grape, Christina&lt;/author&gt;&lt;author&gt;Sandgren, Maria&lt;/author&gt;&lt;author&gt;Hansson, Lars&lt;/author&gt;&lt;author&gt;Ericson, Mats&lt;/author&gt;&lt;author&gt;Theorell, Töres&lt;/author&gt;&lt;/authors&gt;&lt;/contributors&gt;&lt;titles&gt;&lt;title&gt;Does singing promote well-being?: An empirical study of professional and amateur singers during a singing lesson&lt;/title&gt;&lt;secondary-title&gt;Integrative Physiological and Behavioral Science&lt;/secondary-title&gt;&lt;/titles&gt;&lt;periodical&gt;&lt;full-title&gt;Integrative Physiological and Behavioral Science&lt;/full-title&gt;&lt;/periodical&gt;&lt;pages&gt;65-74&lt;/pages&gt;&lt;volume&gt;38&lt;/volume&gt;&lt;number&gt;1&lt;/number&gt;&lt;keywords&gt;&lt;keyword&gt;Behavioral Science&lt;/keyword&gt;&lt;/keywords&gt;&lt;dates&gt;&lt;year&gt;2002&lt;/year&gt;&lt;/dates&gt;&lt;publisher&gt;Springer New York&lt;/publisher&gt;&lt;isbn&gt;1053-881X&lt;/isbn&gt;&lt;urls&gt;&lt;related-urls&gt;&lt;url&gt;http://dx.doi.org/10.1007/BF02734261&lt;/url&gt;&lt;/related-urls&gt;&lt;/urls&gt;&lt;electronic-resource-num&gt;10.1007/bf02734261&lt;/electronic-resource-num&gt;&lt;/record&gt;&lt;/Cite&gt;&lt;/EndNote&gt;</w:instrText>
      </w:r>
      <w:r w:rsidR="001E05F8" w:rsidRPr="00F674F0">
        <w:fldChar w:fldCharType="separate"/>
      </w:r>
      <w:r w:rsidR="00853CFD" w:rsidRPr="00F674F0">
        <w:rPr>
          <w:noProof/>
        </w:rPr>
        <w:t>(</w:t>
      </w:r>
      <w:hyperlink w:anchor="_ENREF_12" w:tooltip="Grape, 2002 #233" w:history="1">
        <w:r w:rsidR="00D57B2F" w:rsidRPr="00F674F0">
          <w:rPr>
            <w:noProof/>
          </w:rPr>
          <w:t>Grape, Sandgren, Hansson, Ericson, &amp; Theorell, 2002</w:t>
        </w:r>
      </w:hyperlink>
      <w:r w:rsidR="00853CFD" w:rsidRPr="00F674F0">
        <w:rPr>
          <w:noProof/>
        </w:rPr>
        <w:t>)</w:t>
      </w:r>
      <w:r w:rsidR="001E05F8" w:rsidRPr="00F674F0">
        <w:fldChar w:fldCharType="end"/>
      </w:r>
      <w:r w:rsidR="00853CFD" w:rsidRPr="00F674F0">
        <w:t>.</w:t>
      </w:r>
    </w:p>
    <w:p w:rsidR="004564F8" w:rsidRPr="00F674F0" w:rsidRDefault="00C24DAC" w:rsidP="005724F2">
      <w:pPr>
        <w:tabs>
          <w:tab w:val="left" w:pos="680"/>
        </w:tabs>
        <w:spacing w:after="0" w:line="240" w:lineRule="auto"/>
        <w:ind w:firstLine="567"/>
      </w:pPr>
      <w:r w:rsidRPr="00F674F0">
        <w:t>Expertise cannot be equated with exper</w:t>
      </w:r>
      <w:r w:rsidR="006E2F44" w:rsidRPr="00F674F0">
        <w:t>ience since length of service</w:t>
      </w:r>
      <w:r w:rsidRPr="00F674F0">
        <w:t xml:space="preserve">, or seniority, fail to predict genuine performance levels. </w:t>
      </w:r>
      <w:r w:rsidR="007A084D" w:rsidRPr="00F674F0">
        <w:t>It is apparent that for many of us, length of time in employment can even occasion slight deterioration in work performance. This drop-off effect has been shown, for example, in aspects of m</w:t>
      </w:r>
      <w:r w:rsidR="007B5929" w:rsidRPr="00F674F0">
        <w:t>edical diagnostics and auditing</w:t>
      </w:r>
      <w:r w:rsidR="00D01486" w:rsidRPr="00F674F0">
        <w:t xml:space="preserve"> </w:t>
      </w:r>
      <w:r w:rsidR="001E05F8" w:rsidRPr="00F674F0">
        <w:fldChar w:fldCharType="begin"/>
      </w:r>
      <w:r w:rsidR="007B5929" w:rsidRPr="00F674F0">
        <w:instrText xml:space="preserve"> ADDIN EN.CITE &lt;EndNote&gt;&lt;Cite&gt;&lt;Author&gt;Ericsson&lt;/Author&gt;&lt;Year&gt;2008&lt;/Year&gt;&lt;RecNum&gt;283&lt;/RecNum&gt;&lt;DisplayText&gt;(Ericsson, 2008)&lt;/DisplayText&gt;&lt;record&gt;&lt;rec-number&gt;283&lt;/rec-number&gt;&lt;foreign-keys&gt;&lt;key app="EN" db-id="za22warwxsf50ce0pxrx5psgr92229dxdf0t"&gt;283&lt;/key&gt;&lt;/foreign-keys&gt;&lt;ref-type name="Journal Article"&gt;17&lt;/ref-type&gt;&lt;contributors&gt;&lt;authors&gt;&lt;author&gt;Ericsson, K. Anders&lt;/author&gt;&lt;/authors&gt;&lt;/contributors&gt;&lt;titles&gt;&lt;title&gt;Deliberate practice and acquisition of expert performance: A general overview&lt;/title&gt;&lt;secondary-title&gt;Academic Emergency Medicine&lt;/secondary-title&gt;&lt;/titles&gt;&lt;periodical&gt;&lt;full-title&gt;Academic Emergency Medicine&lt;/full-title&gt;&lt;/periodical&gt;&lt;pages&gt;988-994&lt;/pages&gt;&lt;volume&gt;15&lt;/volume&gt;&lt;number&gt;11&lt;/number&gt;&lt;dates&gt;&lt;year&gt;2008&lt;/year&gt;&lt;/dates&gt;&lt;publisher&gt;Blackwell Publishing Ltd&lt;/publisher&gt;&lt;isbn&gt;1553-2712&lt;/isbn&gt;&lt;urls&gt;&lt;related-urls&gt;&lt;url&gt;http://dx.doi.org/10.1111/j.1553-2712.2008.00227.x&lt;/url&gt;&lt;/related-urls&gt;&lt;/urls&gt;&lt;electronic-resource-num&gt;10.1111/j.1553-2712.2008.00227.x&lt;/electronic-resource-num&gt;&lt;/record&gt;&lt;/Cite&gt;&lt;/EndNote&gt;</w:instrText>
      </w:r>
      <w:r w:rsidR="001E05F8" w:rsidRPr="00F674F0">
        <w:fldChar w:fldCharType="separate"/>
      </w:r>
      <w:r w:rsidR="007B5929" w:rsidRPr="00F674F0">
        <w:rPr>
          <w:noProof/>
        </w:rPr>
        <w:t>(</w:t>
      </w:r>
      <w:hyperlink w:anchor="_ENREF_8" w:tooltip="Ericsson, 2008 #283" w:history="1">
        <w:r w:rsidR="00D57B2F" w:rsidRPr="00F674F0">
          <w:rPr>
            <w:noProof/>
          </w:rPr>
          <w:t>Ericsson, 2008</w:t>
        </w:r>
      </w:hyperlink>
      <w:r w:rsidR="007B5929" w:rsidRPr="00F674F0">
        <w:rPr>
          <w:noProof/>
        </w:rPr>
        <w:t>)</w:t>
      </w:r>
      <w:r w:rsidR="001E05F8" w:rsidRPr="00F674F0">
        <w:fldChar w:fldCharType="end"/>
      </w:r>
      <w:r w:rsidR="007B5929" w:rsidRPr="00F674F0">
        <w:t xml:space="preserve">. </w:t>
      </w:r>
      <w:r w:rsidR="00D01486" w:rsidRPr="00F674F0">
        <w:t xml:space="preserve"> </w:t>
      </w:r>
      <w:r w:rsidR="007A084D" w:rsidRPr="00F674F0">
        <w:t>If practice automatically results in skill improvement, then such findings make little sense.</w:t>
      </w:r>
    </w:p>
    <w:p w:rsidR="00C24DAC" w:rsidRPr="00F674F0" w:rsidRDefault="00C24DAC" w:rsidP="00704D00">
      <w:pPr>
        <w:tabs>
          <w:tab w:val="left" w:pos="680"/>
        </w:tabs>
        <w:spacing w:after="0" w:line="240" w:lineRule="auto"/>
        <w:ind w:firstLine="567"/>
      </w:pPr>
      <w:r w:rsidRPr="00F674F0">
        <w:t>The crucial aspect about experts is that</w:t>
      </w:r>
      <w:r w:rsidR="004564F8" w:rsidRPr="00F674F0">
        <w:t>, by definition, they</w:t>
      </w:r>
      <w:r w:rsidR="007A084D" w:rsidRPr="00F674F0">
        <w:t xml:space="preserve"> </w:t>
      </w:r>
      <w:r w:rsidRPr="00F674F0">
        <w:t xml:space="preserve">exhibit high levels of performance reliably and constantly over time. </w:t>
      </w:r>
      <w:r w:rsidR="005D0558" w:rsidRPr="00F674F0">
        <w:t>In many areas t</w:t>
      </w:r>
      <w:r w:rsidR="005724F2" w:rsidRPr="00F674F0">
        <w:t>his is just not</w:t>
      </w:r>
      <w:r w:rsidR="007A084D" w:rsidRPr="00F674F0">
        <w:t xml:space="preserve"> possible. In the field of stock broking, for example, individual brokers have good yea</w:t>
      </w:r>
      <w:r w:rsidR="005D0558" w:rsidRPr="00F674F0">
        <w:t xml:space="preserve">rs and bad years. There is </w:t>
      </w:r>
      <w:r w:rsidR="007A084D" w:rsidRPr="00F674F0">
        <w:t>little, if any, continuity across years, and people in this field do not perform better with experience or senio</w:t>
      </w:r>
      <w:r w:rsidR="00503A12" w:rsidRPr="00F674F0">
        <w:t>rity</w:t>
      </w:r>
      <w:r w:rsidR="0006771D" w:rsidRPr="00F674F0">
        <w:t xml:space="preserve"> (</w:t>
      </w:r>
      <w:proofErr w:type="spellStart"/>
      <w:r w:rsidR="001E05F8" w:rsidRPr="00F674F0">
        <w:fldChar w:fldCharType="begin"/>
      </w:r>
      <w:r w:rsidR="0006771D" w:rsidRPr="00F674F0">
        <w:instrText xml:space="preserve"> HYPERLINK \l "_ENREF_16" \o "Kahneman, 2011 #192" </w:instrText>
      </w:r>
      <w:r w:rsidR="001E05F8" w:rsidRPr="00F674F0">
        <w:fldChar w:fldCharType="separate"/>
      </w:r>
      <w:r w:rsidR="0006771D" w:rsidRPr="00F674F0">
        <w:rPr>
          <w:noProof/>
        </w:rPr>
        <w:t>Kahneman</w:t>
      </w:r>
      <w:proofErr w:type="spellEnd"/>
      <w:r w:rsidR="0006771D" w:rsidRPr="00F674F0">
        <w:rPr>
          <w:noProof/>
        </w:rPr>
        <w:t>, 2011</w:t>
      </w:r>
      <w:r w:rsidR="001E05F8" w:rsidRPr="00F674F0">
        <w:rPr>
          <w:noProof/>
        </w:rPr>
        <w:fldChar w:fldCharType="end"/>
      </w:r>
      <w:r w:rsidR="0006771D" w:rsidRPr="00F674F0">
        <w:rPr>
          <w:noProof/>
        </w:rPr>
        <w:t>)</w:t>
      </w:r>
      <w:r w:rsidR="0006771D" w:rsidRPr="00F674F0">
        <w:t>.</w:t>
      </w:r>
      <w:r w:rsidR="00503A12" w:rsidRPr="00F674F0">
        <w:t xml:space="preserve"> Several studies have found</w:t>
      </w:r>
      <w:r w:rsidR="007A084D" w:rsidRPr="00F674F0">
        <w:t xml:space="preserve"> that the average person, the ‘man</w:t>
      </w:r>
      <w:r w:rsidR="00503A12" w:rsidRPr="00F674F0">
        <w:t xml:space="preserve"> or woman in the street’, outperformed</w:t>
      </w:r>
      <w:r w:rsidR="007A084D" w:rsidRPr="00F674F0">
        <w:t xml:space="preserve"> experienced brokers in putting together financial portfolios</w:t>
      </w:r>
      <w:r w:rsidR="007B5929" w:rsidRPr="00F674F0">
        <w:t xml:space="preserve"> </w:t>
      </w:r>
      <w:r w:rsidR="001E05F8" w:rsidRPr="00F674F0">
        <w:fldChar w:fldCharType="begin"/>
      </w:r>
      <w:r w:rsidR="007B5929" w:rsidRPr="00F674F0">
        <w:instrText xml:space="preserve"> ADDIN EN.CITE &lt;EndNote&gt;&lt;Cite&gt;&lt;Author&gt;Gigerenzer&lt;/Author&gt;&lt;Year&gt;2008&lt;/Year&gt;&lt;RecNum&gt;385&lt;/RecNum&gt;&lt;DisplayText&gt;(Gigerenzer, 2008)&lt;/DisplayText&gt;&lt;record&gt;&lt;rec-number&gt;385&lt;/rec-number&gt;&lt;foreign-keys&gt;&lt;key app="EN" db-id="za22warwxsf50ce0pxrx5psgr92229dxdf0t"&gt;385&lt;/key&gt;&lt;/foreign-keys&gt;&lt;ref-type name="Book"&gt;6&lt;/ref-type&gt;&lt;contributors&gt;&lt;authors&gt;&lt;author&gt;Gigerenzer, Gerd&lt;/author&gt;&lt;/authors&gt;&lt;/contributors&gt;&lt;titles&gt;&lt;title&gt;Gut feelings: The intelligence of the unconscious&lt;/title&gt;&lt;/titles&gt;&lt;dates&gt;&lt;year&gt;2008&lt;/year&gt;&lt;/dates&gt;&lt;pub-location&gt;New York&lt;/pub-location&gt;&lt;publisher&gt;Penguin Books&lt;/publisher&gt;&lt;isbn&gt;0143113763 (pbk.)&lt;/isbn&gt;&lt;urls&gt;&lt;/urls&gt;&lt;language&gt;English&lt;/language&gt;&lt;/record&gt;&lt;/Cite&gt;&lt;/EndNote&gt;</w:instrText>
      </w:r>
      <w:r w:rsidR="001E05F8" w:rsidRPr="00F674F0">
        <w:fldChar w:fldCharType="separate"/>
      </w:r>
      <w:r w:rsidR="007B5929" w:rsidRPr="00F674F0">
        <w:rPr>
          <w:noProof/>
        </w:rPr>
        <w:t>(</w:t>
      </w:r>
      <w:hyperlink w:anchor="_ENREF_11" w:tooltip="Gigerenzer, 2008 #385" w:history="1">
        <w:r w:rsidR="00D57B2F" w:rsidRPr="00F674F0">
          <w:rPr>
            <w:noProof/>
          </w:rPr>
          <w:t>Gigerenzer, 2008</w:t>
        </w:r>
      </w:hyperlink>
      <w:r w:rsidR="007B5929" w:rsidRPr="00F674F0">
        <w:rPr>
          <w:noProof/>
        </w:rPr>
        <w:t>)</w:t>
      </w:r>
      <w:r w:rsidR="001E05F8" w:rsidRPr="00F674F0">
        <w:fldChar w:fldCharType="end"/>
      </w:r>
      <w:r w:rsidR="007A084D" w:rsidRPr="00F674F0">
        <w:t xml:space="preserve">. </w:t>
      </w:r>
      <w:r w:rsidR="00D01486" w:rsidRPr="00F674F0">
        <w:t xml:space="preserve"> </w:t>
      </w:r>
      <w:r w:rsidR="007B5929" w:rsidRPr="00F674F0">
        <w:t xml:space="preserve">In </w:t>
      </w:r>
      <w:r w:rsidR="00FF6DFB" w:rsidRPr="00F674F0">
        <w:t>certain fields</w:t>
      </w:r>
      <w:r w:rsidR="007A084D" w:rsidRPr="00F674F0">
        <w:t xml:space="preserve"> it is impossible to study expertise since i</w:t>
      </w:r>
      <w:r w:rsidR="006E2F44" w:rsidRPr="00F674F0">
        <w:t>n</w:t>
      </w:r>
      <w:r w:rsidR="00FF6DFB" w:rsidRPr="00F674F0">
        <w:t xml:space="preserve">dividuals who reliably achieve at a high level </w:t>
      </w:r>
      <w:r w:rsidR="005724F2" w:rsidRPr="00F674F0">
        <w:t>cannot be located</w:t>
      </w:r>
      <w:r w:rsidR="007A084D" w:rsidRPr="00F674F0">
        <w:t>.</w:t>
      </w:r>
    </w:p>
    <w:p w:rsidR="004F5D78" w:rsidRPr="00F674F0" w:rsidRDefault="004F5D78" w:rsidP="005724F2">
      <w:pPr>
        <w:tabs>
          <w:tab w:val="left" w:pos="680"/>
        </w:tabs>
        <w:spacing w:after="0" w:line="240" w:lineRule="auto"/>
        <w:ind w:firstLine="360"/>
      </w:pPr>
    </w:p>
    <w:p w:rsidR="004F5D78" w:rsidRPr="00F674F0" w:rsidRDefault="00E3611F" w:rsidP="005724F2">
      <w:pPr>
        <w:tabs>
          <w:tab w:val="left" w:pos="680"/>
        </w:tabs>
        <w:spacing w:after="0" w:line="240" w:lineRule="auto"/>
        <w:ind w:firstLine="0"/>
        <w:rPr>
          <w:b/>
        </w:rPr>
      </w:pPr>
      <w:r w:rsidRPr="00F674F0">
        <w:rPr>
          <w:b/>
        </w:rPr>
        <w:t>Experts as teachers</w:t>
      </w:r>
      <w:r w:rsidR="00F82ACF" w:rsidRPr="00F674F0">
        <w:rPr>
          <w:b/>
        </w:rPr>
        <w:t>: Is there an empathy gap?</w:t>
      </w:r>
    </w:p>
    <w:p w:rsidR="00E50336" w:rsidRPr="00F674F0" w:rsidRDefault="00D01486" w:rsidP="00704D00">
      <w:pPr>
        <w:tabs>
          <w:tab w:val="left" w:pos="680"/>
        </w:tabs>
        <w:spacing w:after="0" w:line="240" w:lineRule="auto"/>
        <w:ind w:firstLine="567"/>
      </w:pPr>
      <w:r w:rsidRPr="00F674F0">
        <w:t xml:space="preserve">One </w:t>
      </w:r>
      <w:r w:rsidR="00D97E28" w:rsidRPr="00F674F0">
        <w:t>finding e</w:t>
      </w:r>
      <w:r w:rsidR="002A6E15" w:rsidRPr="00F674F0">
        <w:t xml:space="preserve">merging repeatedly in the </w:t>
      </w:r>
      <w:r w:rsidR="00D97E28" w:rsidRPr="00F674F0">
        <w:t xml:space="preserve">literature is that experts </w:t>
      </w:r>
      <w:r w:rsidR="00682395" w:rsidRPr="00F674F0">
        <w:t xml:space="preserve">often </w:t>
      </w:r>
      <w:r w:rsidR="00D97E28" w:rsidRPr="00F674F0">
        <w:t>fa</w:t>
      </w:r>
      <w:r w:rsidRPr="00F674F0">
        <w:t xml:space="preserve">il as good teachers, at least when it comes to </w:t>
      </w:r>
      <w:r w:rsidR="00D97E28" w:rsidRPr="00F674F0">
        <w:t xml:space="preserve">communicating </w:t>
      </w:r>
      <w:r w:rsidR="00682395" w:rsidRPr="00F674F0">
        <w:t xml:space="preserve">within </w:t>
      </w:r>
      <w:r w:rsidR="00D97E28" w:rsidRPr="00F674F0">
        <w:t xml:space="preserve">their </w:t>
      </w:r>
      <w:r w:rsidR="00267065" w:rsidRPr="00F674F0">
        <w:t xml:space="preserve">specific </w:t>
      </w:r>
      <w:r w:rsidR="00D97E28" w:rsidRPr="00F674F0">
        <w:t>area</w:t>
      </w:r>
      <w:r w:rsidR="00682395" w:rsidRPr="00F674F0">
        <w:t xml:space="preserve"> </w:t>
      </w:r>
      <w:r w:rsidR="001E05F8" w:rsidRPr="00F674F0">
        <w:fldChar w:fldCharType="begin"/>
      </w:r>
      <w:r w:rsidR="00682395" w:rsidRPr="00F674F0">
        <w:instrText xml:space="preserve"> ADDIN EN.CITE &lt;EndNote&gt;&lt;Cite&gt;&lt;Author&gt;Feldon&lt;/Author&gt;&lt;Year&gt;2007&lt;/Year&gt;&lt;RecNum&gt;96&lt;/RecNum&gt;&lt;DisplayText&gt;(Feldon, 2007)&lt;/DisplayText&gt;&lt;record&gt;&lt;rec-number&gt;96&lt;/rec-number&gt;&lt;foreign-keys&gt;&lt;key app="EN" db-id="za22warwxsf50ce0pxrx5psgr92229dxdf0t"&gt;96&lt;/key&gt;&lt;/foreign-keys&gt;&lt;ref-type name="Journal Article"&gt;17&lt;/ref-type&gt;&lt;contributors&gt;&lt;authors&gt;&lt;author&gt;Feldon, D.F.&lt;/author&gt;&lt;/authors&gt;&lt;/contributors&gt;&lt;titles&gt;&lt;title&gt;The implications of research on expertise for curriculum and pedagogy&lt;/title&gt;&lt;secondary-title&gt;Educational Psychology Review&lt;/secondary-title&gt;&lt;/titles&gt;&lt;periodical&gt;&lt;full-title&gt;Educational Psychology Review&lt;/full-title&gt;&lt;/periodical&gt;&lt;pages&gt;91-110&lt;/pages&gt;&lt;volume&gt;19&lt;/volume&gt;&lt;number&gt;2&lt;/number&gt;&lt;keywords&gt;&lt;keyword&gt;EDUCATIONAL psychologyTEACHING methodsEDUCATORSEXPERTISESPECIALISTSSELF-evaluation&lt;/keyword&gt;&lt;/keywords&gt;&lt;dates&gt;&lt;year&gt;2007&lt;/year&gt;&lt;/dates&gt;&lt;publisher&gt;Springer Science &amp;amp; Business Media B.V.&lt;/publisher&gt;&lt;isbn&gt;1040726X&lt;/isbn&gt;&lt;accession-num&gt;24718318&lt;/accession-num&gt;&lt;urls&gt;&lt;related-urls&gt;&lt;url&gt;http://ezlibproxy.unisa.edu.au/login?url=http://search.ebscohost.com/login.aspx?direct=true&amp;amp;db=pbh&amp;amp;AN=24718318&amp;amp;site=ehost-live&lt;/url&gt;&lt;/related-urls&gt;&lt;/urls&gt;&lt;electronic-resource-num&gt;10.1007/s10648-006-9009-0&lt;/electronic-resource-num&gt;&lt;remote-database-name&gt;pbh&lt;/remote-database-name&gt;&lt;remote-database-provider&gt;EBSCOhost&lt;/remote-database-provider&gt;&lt;/record&gt;&lt;/Cite&gt;&lt;/EndNote&gt;</w:instrText>
      </w:r>
      <w:r w:rsidR="001E05F8" w:rsidRPr="00F674F0">
        <w:fldChar w:fldCharType="separate"/>
      </w:r>
      <w:r w:rsidR="00682395" w:rsidRPr="00F674F0">
        <w:rPr>
          <w:noProof/>
        </w:rPr>
        <w:t>(</w:t>
      </w:r>
      <w:hyperlink w:anchor="_ENREF_10" w:tooltip="Feldon, 2007 #96" w:history="1">
        <w:r w:rsidR="00D57B2F" w:rsidRPr="00F674F0">
          <w:rPr>
            <w:noProof/>
          </w:rPr>
          <w:t>Feldon, 2007</w:t>
        </w:r>
      </w:hyperlink>
      <w:r w:rsidR="00682395" w:rsidRPr="00F674F0">
        <w:rPr>
          <w:noProof/>
        </w:rPr>
        <w:t>)</w:t>
      </w:r>
      <w:r w:rsidR="001E05F8" w:rsidRPr="00F674F0">
        <w:fldChar w:fldCharType="end"/>
      </w:r>
      <w:r w:rsidR="00D97E28" w:rsidRPr="00F674F0">
        <w:t>. They routinely underestimate</w:t>
      </w:r>
      <w:r w:rsidR="00682395" w:rsidRPr="00F674F0">
        <w:t xml:space="preserve"> how difficult a task is for the</w:t>
      </w:r>
      <w:r w:rsidR="00E316A0" w:rsidRPr="00F674F0">
        <w:t xml:space="preserve"> newcomer, and have </w:t>
      </w:r>
      <w:r w:rsidR="0034704C" w:rsidRPr="00F674F0">
        <w:t xml:space="preserve">even </w:t>
      </w:r>
      <w:r w:rsidR="00D97E28" w:rsidRPr="00F674F0">
        <w:t xml:space="preserve">forgotten how difficult it was for them to develop their </w:t>
      </w:r>
      <w:r w:rsidR="00682395" w:rsidRPr="00F674F0">
        <w:t xml:space="preserve">own </w:t>
      </w:r>
      <w:r w:rsidR="00D97E28" w:rsidRPr="00F674F0">
        <w:t>skills</w:t>
      </w:r>
      <w:r w:rsidR="00682395" w:rsidRPr="00F674F0">
        <w:t xml:space="preserve"> </w:t>
      </w:r>
      <w:r w:rsidR="00B15C9A" w:rsidRPr="00F674F0">
        <w:t xml:space="preserve">earlier </w:t>
      </w:r>
      <w:r w:rsidR="001E05F8" w:rsidRPr="00F674F0">
        <w:fldChar w:fldCharType="begin">
          <w:fldData xml:space="preserve">PEVuZE5vdGU+PENpdGU+PEF1dGhvcj5IaW5kczwvQXV0aG9yPjxZZWFyPjE5OTk8L1llYXI+PFJl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</w:fldData>
        </w:fldChar>
      </w:r>
      <w:r w:rsidR="002A6E15" w:rsidRPr="00F674F0">
        <w:instrText xml:space="preserve"> ADDIN EN.CITE </w:instrText>
      </w:r>
      <w:r w:rsidR="001E05F8" w:rsidRPr="00F674F0">
        <w:fldChar w:fldCharType="begin">
          <w:fldData xml:space="preserve">PEVuZE5vdGU+PENpdGU+PEF1dGhvcj5IaW5kczwvQXV0aG9yPjxZZWFyPjE5OTk8L1llYXI+PFJl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</w:fldData>
        </w:fldChar>
      </w:r>
      <w:r w:rsidR="002A6E15" w:rsidRPr="00F674F0">
        <w:instrText xml:space="preserve"> ADDIN EN.CITE.DATA </w:instrText>
      </w:r>
      <w:r w:rsidR="001E05F8" w:rsidRPr="00F674F0">
        <w:fldChar w:fldCharType="end"/>
      </w:r>
      <w:r w:rsidR="001E05F8" w:rsidRPr="00F674F0">
        <w:fldChar w:fldCharType="separate"/>
      </w:r>
      <w:r w:rsidR="002A6E15" w:rsidRPr="00F674F0">
        <w:rPr>
          <w:noProof/>
        </w:rPr>
        <w:t>(</w:t>
      </w:r>
      <w:hyperlink w:anchor="_ENREF_15" w:tooltip="Hinds, 1999 #94" w:history="1">
        <w:r w:rsidR="00D57B2F" w:rsidRPr="00F674F0">
          <w:rPr>
            <w:noProof/>
          </w:rPr>
          <w:t>Hinds, 1999</w:t>
        </w:r>
      </w:hyperlink>
      <w:r w:rsidR="002A6E15" w:rsidRPr="00F674F0">
        <w:rPr>
          <w:noProof/>
        </w:rPr>
        <w:t xml:space="preserve">; </w:t>
      </w:r>
      <w:hyperlink w:anchor="_ENREF_30" w:tooltip="Wittwer, 2008 #92" w:history="1">
        <w:r w:rsidR="00D57B2F" w:rsidRPr="00F674F0">
          <w:rPr>
            <w:noProof/>
          </w:rPr>
          <w:t>Wittwer, Nückles, &amp; Renkl, 2008</w:t>
        </w:r>
      </w:hyperlink>
      <w:r w:rsidR="002A6E15" w:rsidRPr="00F674F0">
        <w:rPr>
          <w:noProof/>
        </w:rPr>
        <w:t>)</w:t>
      </w:r>
      <w:r w:rsidR="001E05F8" w:rsidRPr="00F674F0">
        <w:fldChar w:fldCharType="end"/>
      </w:r>
      <w:r w:rsidR="00D97E28" w:rsidRPr="00F674F0">
        <w:t xml:space="preserve">. </w:t>
      </w:r>
      <w:r w:rsidR="007078A7" w:rsidRPr="00F674F0">
        <w:t>Even when attempting to make it simple</w:t>
      </w:r>
      <w:r w:rsidRPr="00F674F0">
        <w:t xml:space="preserve"> for others</w:t>
      </w:r>
      <w:r w:rsidR="007078A7" w:rsidRPr="00F674F0">
        <w:t xml:space="preserve">, </w:t>
      </w:r>
      <w:r w:rsidR="00682395" w:rsidRPr="00F674F0">
        <w:t>they fail to convey information in a step-by-step manner, and omit</w:t>
      </w:r>
      <w:r w:rsidR="007078A7" w:rsidRPr="00F674F0">
        <w:t xml:space="preserve"> information a novice would find valuable</w:t>
      </w:r>
      <w:r w:rsidR="00682395" w:rsidRPr="00F674F0">
        <w:t xml:space="preserve"> </w:t>
      </w:r>
      <w:r w:rsidR="001E05F8" w:rsidRPr="00F674F0">
        <w:fldChar w:fldCharType="begin">
          <w:fldData xml:space="preserve">PEVuZE5vdGU+PENpdGU+PEF1dGhvcj5IaW5kczwvQXV0aG9yPjxZZWFyPjIwMDE8L1llYXI+PFJl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</w:fldData>
        </w:fldChar>
      </w:r>
      <w:r w:rsidR="00682395" w:rsidRPr="00F674F0">
        <w:instrText xml:space="preserve"> ADDIN EN.CITE </w:instrText>
      </w:r>
      <w:r w:rsidR="001E05F8" w:rsidRPr="00F674F0">
        <w:fldChar w:fldCharType="begin">
          <w:fldData xml:space="preserve">PEVuZE5vdGU+PENpdGU+PEF1dGhvcj5IaW5kczwvQXV0aG9yPjxZZWFyPjIwMDE8L1llYXI+PFJl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</w:fldData>
        </w:fldChar>
      </w:r>
      <w:r w:rsidR="00682395" w:rsidRPr="00F674F0">
        <w:instrText xml:space="preserve"> ADDIN EN.CITE.DATA </w:instrText>
      </w:r>
      <w:r w:rsidR="001E05F8" w:rsidRPr="00F674F0">
        <w:fldChar w:fldCharType="end"/>
      </w:r>
      <w:r w:rsidR="001E05F8" w:rsidRPr="00F674F0">
        <w:fldChar w:fldCharType="separate"/>
      </w:r>
      <w:r w:rsidR="00682395" w:rsidRPr="00F674F0">
        <w:rPr>
          <w:noProof/>
        </w:rPr>
        <w:t>(</w:t>
      </w:r>
      <w:hyperlink w:anchor="_ENREF_16" w:tooltip="Hinds, 2001 #93" w:history="1">
        <w:r w:rsidR="00D57B2F" w:rsidRPr="00F674F0">
          <w:rPr>
            <w:noProof/>
          </w:rPr>
          <w:t>Hinds, Patterson, &amp; Pfeffer, 2001</w:t>
        </w:r>
      </w:hyperlink>
      <w:r w:rsidR="00682395" w:rsidRPr="00F674F0">
        <w:rPr>
          <w:noProof/>
        </w:rPr>
        <w:t>)</w:t>
      </w:r>
      <w:r w:rsidR="001E05F8" w:rsidRPr="00F674F0">
        <w:fldChar w:fldCharType="end"/>
      </w:r>
      <w:r w:rsidR="007078A7" w:rsidRPr="00F674F0">
        <w:t>. Experts frequently are poo</w:t>
      </w:r>
      <w:r w:rsidR="00E316A0" w:rsidRPr="00F674F0">
        <w:t xml:space="preserve">r at describing </w:t>
      </w:r>
      <w:r w:rsidRPr="00F674F0">
        <w:t xml:space="preserve">in words </w:t>
      </w:r>
      <w:r w:rsidR="007078A7" w:rsidRPr="00F674F0">
        <w:t xml:space="preserve">what they are actually doing. </w:t>
      </w:r>
      <w:r w:rsidR="00B15C9A" w:rsidRPr="00F674F0">
        <w:t xml:space="preserve">They </w:t>
      </w:r>
      <w:r w:rsidR="00E3611F" w:rsidRPr="00F674F0">
        <w:t>tend to</w:t>
      </w:r>
      <w:r w:rsidR="00B15C9A" w:rsidRPr="00F674F0">
        <w:t xml:space="preserve"> assume that others are aware </w:t>
      </w:r>
      <w:r w:rsidR="00F82ACF" w:rsidRPr="00F674F0">
        <w:t>of the same discriminations</w:t>
      </w:r>
      <w:r w:rsidR="00B15C9A" w:rsidRPr="00F674F0">
        <w:t xml:space="preserve"> they find glaringly obvious. </w:t>
      </w:r>
      <w:r w:rsidR="007078A7" w:rsidRPr="00F674F0">
        <w:t>They wi</w:t>
      </w:r>
      <w:r w:rsidR="00E316A0" w:rsidRPr="00F674F0">
        <w:t xml:space="preserve">ll employ a vocabulary that can be </w:t>
      </w:r>
      <w:r w:rsidR="007078A7" w:rsidRPr="00F674F0">
        <w:t xml:space="preserve">unfamiliar </w:t>
      </w:r>
      <w:r w:rsidR="00682395" w:rsidRPr="00F674F0">
        <w:t xml:space="preserve">to others </w:t>
      </w:r>
      <w:r w:rsidR="007078A7" w:rsidRPr="00F674F0">
        <w:t>and possess knowledge encapsulated i</w:t>
      </w:r>
      <w:r w:rsidR="002A6E15" w:rsidRPr="00F674F0">
        <w:t>n ways understood only by those</w:t>
      </w:r>
      <w:r w:rsidR="007078A7" w:rsidRPr="00F674F0">
        <w:t xml:space="preserve"> already familiar with their field.</w:t>
      </w:r>
      <w:r w:rsidR="00AE5C2D" w:rsidRPr="00F674F0">
        <w:t xml:space="preserve"> </w:t>
      </w:r>
    </w:p>
    <w:p w:rsidR="00D97E28" w:rsidRPr="00F674F0" w:rsidRDefault="00AE5C2D" w:rsidP="00704D00">
      <w:pPr>
        <w:tabs>
          <w:tab w:val="left" w:pos="680"/>
        </w:tabs>
        <w:spacing w:after="0" w:line="240" w:lineRule="auto"/>
        <w:ind w:firstLine="567"/>
      </w:pPr>
      <w:r w:rsidRPr="00F674F0">
        <w:t>Hinds (1999) referred</w:t>
      </w:r>
      <w:r w:rsidR="002A6E15" w:rsidRPr="00F674F0">
        <w:t xml:space="preserve"> to such problems as the ‘</w:t>
      </w:r>
      <w:r w:rsidR="002A6E15" w:rsidRPr="00F674F0">
        <w:rPr>
          <w:i/>
        </w:rPr>
        <w:t>curse of expertise’</w:t>
      </w:r>
      <w:r w:rsidR="002A6E15" w:rsidRPr="00F674F0">
        <w:t>.</w:t>
      </w:r>
      <w:r w:rsidR="00E50336" w:rsidRPr="00F674F0">
        <w:t xml:space="preserve"> </w:t>
      </w:r>
      <w:r w:rsidR="00D57B2F" w:rsidRPr="00F674F0">
        <w:t xml:space="preserve">In a related vein, there is </w:t>
      </w:r>
      <w:r w:rsidR="00E50336" w:rsidRPr="00F674F0">
        <w:t xml:space="preserve"> a known </w:t>
      </w:r>
      <w:r w:rsidR="00D27C8D" w:rsidRPr="00F674F0">
        <w:t xml:space="preserve">phenomenon referred to as the </w:t>
      </w:r>
      <w:r w:rsidR="00E50336" w:rsidRPr="00F674F0">
        <w:t>‘</w:t>
      </w:r>
      <w:r w:rsidR="00E50336" w:rsidRPr="00F674F0">
        <w:rPr>
          <w:i/>
        </w:rPr>
        <w:t>curse of knowledge’</w:t>
      </w:r>
      <w:r w:rsidR="00E50336" w:rsidRPr="00F674F0">
        <w:t xml:space="preserve"> </w:t>
      </w:r>
      <w:r w:rsidR="00F82ACF" w:rsidRPr="00F674F0">
        <w:t xml:space="preserve"> </w:t>
      </w:r>
      <w:r w:rsidR="00D27C8D" w:rsidRPr="00F674F0">
        <w:t xml:space="preserve">evident when knowledgeable individuals appear relatively unable to recognise the attitudes </w:t>
      </w:r>
      <w:r w:rsidR="00FD5263" w:rsidRPr="00F674F0">
        <w:t xml:space="preserve">, beliefs, </w:t>
      </w:r>
      <w:r w:rsidR="00D27C8D" w:rsidRPr="00F674F0">
        <w:t xml:space="preserve">and perspectives of individuals who do not possess the same knowledge </w:t>
      </w:r>
      <w:r w:rsidR="001E05F8" w:rsidRPr="00F674F0">
        <w:fldChar w:fldCharType="begin"/>
      </w:r>
      <w:r w:rsidR="00D27C8D" w:rsidRPr="00F674F0">
        <w:instrText xml:space="preserve"> ADDIN EN.CITE &lt;EndNote&gt;&lt;Cite&gt;&lt;Author&gt;Birch&lt;/Author&gt;&lt;Year&gt;2007&lt;/Year&gt;&lt;RecNum&gt;512&lt;/RecNum&gt;&lt;DisplayText&gt;(Birch &amp;amp; Bloom, 2007)&lt;/DisplayText&gt;&lt;record&gt;&lt;rec-number&gt;512&lt;/rec-number&gt;&lt;foreign-keys&gt;&lt;key app="EN" db-id="za22warwxsf50ce0pxrx5psgr92229dxdf0t"&gt;512&lt;/key&gt;&lt;/foreign-keys&gt;&lt;ref-type name="Journal Article"&gt;17&lt;/ref-type&gt;&lt;contributors&gt;&lt;authors&gt;&lt;author&gt;Birch, Susan A.J.&lt;/author&gt;&lt;author&gt;Bloom, Paul&lt;/author&gt;&lt;/authors&gt;&lt;/contributors&gt;&lt;titles&gt;&lt;title&gt;The curse of knowledge in reasoning about false beliefs&lt;/title&gt;&lt;secondary-title&gt;Psychological Science&lt;/secondary-title&gt;&lt;/titles&gt;&lt;periodical&gt;&lt;full-title&gt;Psychological Science&lt;/full-title&gt;&lt;/periodical&gt;&lt;pages&gt;382-386&lt;/pages&gt;&lt;volume&gt;18&lt;/volume&gt;&lt;number&gt;5&lt;/number&gt;&lt;dates&gt;&lt;year&gt;2007&lt;/year&gt;&lt;pub-dates&gt;&lt;date&gt;May 1, 2007&lt;/date&gt;&lt;/pub-dates&gt;&lt;/dates&gt;&lt;urls&gt;&lt;related-urls&gt;&lt;url&gt;http://pss.sagepub.com/content/18/5/382.abstract&lt;/url&gt;&lt;/related-urls&gt;&lt;/urls&gt;&lt;electronic-resource-num&gt;10.1111/j.1467-9280.2007.01909.x&lt;/electronic-resource-num&gt;&lt;/record&gt;&lt;/Cite&gt;&lt;/EndNote&gt;</w:instrText>
      </w:r>
      <w:r w:rsidR="001E05F8" w:rsidRPr="00F674F0">
        <w:fldChar w:fldCharType="separate"/>
      </w:r>
      <w:r w:rsidR="00D27C8D" w:rsidRPr="00F674F0">
        <w:rPr>
          <w:noProof/>
        </w:rPr>
        <w:t>(</w:t>
      </w:r>
      <w:hyperlink w:anchor="_ENREF_4" w:tooltip="Birch, 2007 #512" w:history="1">
        <w:r w:rsidR="00D57B2F" w:rsidRPr="00F674F0">
          <w:rPr>
            <w:noProof/>
          </w:rPr>
          <w:t>Birch &amp; Bloom, 2007</w:t>
        </w:r>
      </w:hyperlink>
      <w:r w:rsidR="00D27C8D" w:rsidRPr="00F674F0">
        <w:rPr>
          <w:noProof/>
        </w:rPr>
        <w:t>)</w:t>
      </w:r>
      <w:r w:rsidR="001E05F8" w:rsidRPr="00F674F0">
        <w:fldChar w:fldCharType="end"/>
      </w:r>
      <w:r w:rsidR="00D27C8D" w:rsidRPr="00F674F0">
        <w:t xml:space="preserve">. </w:t>
      </w:r>
      <w:r w:rsidR="008F238C" w:rsidRPr="00F674F0">
        <w:t xml:space="preserve"> In one study researchers </w:t>
      </w:r>
      <w:r w:rsidR="00D57B2F" w:rsidRPr="00F674F0">
        <w:t xml:space="preserve">found that preservice teachers with a strong background in mathematics failed to make </w:t>
      </w:r>
      <w:r w:rsidR="00D57B2F" w:rsidRPr="00F674F0">
        <w:lastRenderedPageBreak/>
        <w:t>sensible decisions about teaching sequences</w:t>
      </w:r>
      <w:r w:rsidR="008F238C" w:rsidRPr="00F674F0">
        <w:t xml:space="preserve"> within mathematics</w:t>
      </w:r>
      <w:r w:rsidR="00D57B2F" w:rsidRPr="00F674F0">
        <w:t>, an effect they attributed to an ‘</w:t>
      </w:r>
      <w:r w:rsidR="00D57B2F" w:rsidRPr="00F674F0">
        <w:rPr>
          <w:i/>
        </w:rPr>
        <w:t>expert blind spot’</w:t>
      </w:r>
      <w:r w:rsidR="00D57B2F" w:rsidRPr="00F674F0">
        <w:t xml:space="preserve"> </w:t>
      </w:r>
      <w:r w:rsidR="001E05F8" w:rsidRPr="00F674F0">
        <w:fldChar w:fldCharType="begin"/>
      </w:r>
      <w:r w:rsidR="00D57B2F" w:rsidRPr="00F674F0">
        <w:instrText xml:space="preserve"> ADDIN EN.CITE &lt;EndNote&gt;&lt;Cite&gt;&lt;Author&gt;Nathan&lt;/Author&gt;&lt;Year&gt;2003&lt;/Year&gt;&lt;RecNum&gt;513&lt;/RecNum&gt;&lt;DisplayText&gt;(Nathan &amp;amp; Petrosino, 2003)&lt;/DisplayText&gt;&lt;record&gt;&lt;rec-number&gt;513&lt;/rec-number&gt;&lt;foreign-keys&gt;&lt;key app="EN" db-id="za22warwxsf50ce0pxrx5psgr92229dxdf0t"&gt;513&lt;/key&gt;&lt;/foreign-keys&gt;&lt;ref-type name="Journal Article"&gt;17&lt;/ref-type&gt;&lt;contributors&gt;&lt;authors&gt;&lt;author&gt;Nathan, Mitchell J.&lt;/author&gt;&lt;author&gt;Petrosino, Anthony&lt;/author&gt;&lt;/authors&gt;&lt;/contributors&gt;&lt;titles&gt;&lt;title&gt;Expert blind spot among preservice teachers&lt;/title&gt;&lt;secondary-title&gt;American Educational Research Journal&lt;/secondary-title&gt;&lt;/titles&gt;&lt;periodical&gt;&lt;full-title&gt;American Educational Research Journal&lt;/full-title&gt;&lt;/periodical&gt;&lt;pages&gt;905-928&lt;/pages&gt;&lt;volume&gt;40&lt;/volume&gt;&lt;number&gt;4&lt;/number&gt;&lt;dates&gt;&lt;year&gt;2003&lt;/year&gt;&lt;pub-dates&gt;&lt;date&gt;December 21, 2003&lt;/date&gt;&lt;/pub-dates&gt;&lt;/dates&gt;&lt;urls&gt;&lt;related-urls&gt;&lt;url&gt;http://aer.sagepub.com/content/40/4/905.abstract&lt;/url&gt;&lt;/related-urls&gt;&lt;/urls&gt;&lt;electronic-resource-num&gt;10.3102/00028312040004905&lt;/electronic-resource-num&gt;&lt;/record&gt;&lt;/Cite&gt;&lt;/EndNote&gt;</w:instrText>
      </w:r>
      <w:r w:rsidR="001E05F8" w:rsidRPr="00F674F0">
        <w:fldChar w:fldCharType="separate"/>
      </w:r>
      <w:r w:rsidR="00D57B2F" w:rsidRPr="00F674F0">
        <w:rPr>
          <w:noProof/>
        </w:rPr>
        <w:t>(</w:t>
      </w:r>
      <w:hyperlink w:anchor="_ENREF_21" w:tooltip="Nathan, 2003 #513" w:history="1">
        <w:r w:rsidR="00D57B2F" w:rsidRPr="00F674F0">
          <w:rPr>
            <w:noProof/>
          </w:rPr>
          <w:t>Nathan &amp; Petrosino, 2003</w:t>
        </w:r>
      </w:hyperlink>
      <w:r w:rsidR="00D57B2F" w:rsidRPr="00F674F0">
        <w:rPr>
          <w:noProof/>
        </w:rPr>
        <w:t>)</w:t>
      </w:r>
      <w:r w:rsidR="001E05F8" w:rsidRPr="00F674F0">
        <w:fldChar w:fldCharType="end"/>
      </w:r>
      <w:r w:rsidR="00D57B2F" w:rsidRPr="00F674F0">
        <w:t>.</w:t>
      </w:r>
    </w:p>
    <w:p w:rsidR="00E3611F" w:rsidRPr="00F674F0" w:rsidRDefault="00E3611F" w:rsidP="00E3611F">
      <w:pPr>
        <w:tabs>
          <w:tab w:val="left" w:pos="680"/>
        </w:tabs>
        <w:spacing w:after="0" w:line="240" w:lineRule="auto"/>
        <w:ind w:firstLine="0"/>
      </w:pPr>
    </w:p>
    <w:p w:rsidR="00E3611F" w:rsidRPr="00F674F0" w:rsidRDefault="00E3611F" w:rsidP="00E3611F">
      <w:pPr>
        <w:tabs>
          <w:tab w:val="left" w:pos="680"/>
        </w:tabs>
        <w:spacing w:after="0" w:line="240" w:lineRule="auto"/>
        <w:ind w:firstLine="0"/>
        <w:rPr>
          <w:b/>
        </w:rPr>
      </w:pPr>
      <w:r w:rsidRPr="00F674F0">
        <w:rPr>
          <w:b/>
        </w:rPr>
        <w:t>The discovery of expertise in teaching</w:t>
      </w:r>
    </w:p>
    <w:p w:rsidR="00267065" w:rsidRPr="00F674F0" w:rsidRDefault="00682395" w:rsidP="00704D00">
      <w:pPr>
        <w:tabs>
          <w:tab w:val="left" w:pos="680"/>
        </w:tabs>
        <w:spacing w:after="0" w:line="240" w:lineRule="auto"/>
        <w:ind w:firstLine="567"/>
      </w:pPr>
      <w:r w:rsidRPr="00F674F0">
        <w:t>However, i</w:t>
      </w:r>
      <w:r w:rsidR="00956946" w:rsidRPr="00F674F0">
        <w:t>n the field of classroom teachi</w:t>
      </w:r>
      <w:r w:rsidR="00AB1A05" w:rsidRPr="00F674F0">
        <w:t>ng,</w:t>
      </w:r>
      <w:r w:rsidR="00E316A0" w:rsidRPr="00F674F0">
        <w:t xml:space="preserve"> expertise can be identified once </w:t>
      </w:r>
      <w:r w:rsidR="00AB1A05" w:rsidRPr="00F674F0">
        <w:t>student achie</w:t>
      </w:r>
      <w:r w:rsidR="002A6E15" w:rsidRPr="00F674F0">
        <w:t>vement gain is used as the objective measure</w:t>
      </w:r>
      <w:r w:rsidR="00AB1A05" w:rsidRPr="00F674F0">
        <w:t xml:space="preserve">. </w:t>
      </w:r>
      <w:r w:rsidR="00267065" w:rsidRPr="00F674F0">
        <w:t xml:space="preserve">If </w:t>
      </w:r>
      <w:r w:rsidR="00F82ACF" w:rsidRPr="00F674F0">
        <w:t>such criteria are</w:t>
      </w:r>
      <w:r w:rsidR="00267065" w:rsidRPr="00F674F0">
        <w:t xml:space="preserve"> applied</w:t>
      </w:r>
      <w:r w:rsidR="00B15C9A" w:rsidRPr="00F674F0">
        <w:t>,</w:t>
      </w:r>
      <w:r w:rsidR="00267065" w:rsidRPr="00F674F0">
        <w:t xml:space="preserve"> then t</w:t>
      </w:r>
      <w:r w:rsidR="00A57026" w:rsidRPr="00F674F0">
        <w:t xml:space="preserve">here is substantial evidence that classroom teaching represents a genuine skill domain. </w:t>
      </w:r>
      <w:r w:rsidR="00AB1A05" w:rsidRPr="00F674F0">
        <w:t xml:space="preserve">Analyses at </w:t>
      </w:r>
      <w:r w:rsidR="00503A12" w:rsidRPr="00F674F0">
        <w:t>the level of the class</w:t>
      </w:r>
      <w:r w:rsidR="00AB1A05" w:rsidRPr="00F674F0">
        <w:t xml:space="preserve"> </w:t>
      </w:r>
      <w:r w:rsidR="00503A12" w:rsidRPr="00F674F0">
        <w:t>have</w:t>
      </w:r>
      <w:r w:rsidR="005D0558" w:rsidRPr="00F674F0">
        <w:t xml:space="preserve"> indicated</w:t>
      </w:r>
      <w:r w:rsidR="00F82ACF" w:rsidRPr="00F674F0">
        <w:t xml:space="preserve"> certain</w:t>
      </w:r>
      <w:r w:rsidR="00AB1A05" w:rsidRPr="00F674F0">
        <w:t xml:space="preserve"> teachers were associated with elevated gains in levels of their students’ achievement, and </w:t>
      </w:r>
      <w:r w:rsidR="002A6E15" w:rsidRPr="00F674F0">
        <w:t>did s</w:t>
      </w:r>
      <w:r w:rsidR="005D0558" w:rsidRPr="00F674F0">
        <w:t>o</w:t>
      </w:r>
      <w:r w:rsidR="00A57026" w:rsidRPr="00F674F0">
        <w:t xml:space="preserve"> with some consistency</w:t>
      </w:r>
      <w:r w:rsidR="00AB1A05" w:rsidRPr="00F674F0">
        <w:t>.  This fi</w:t>
      </w:r>
      <w:r w:rsidR="00D01486" w:rsidRPr="00F674F0">
        <w:t xml:space="preserve">nding has been </w:t>
      </w:r>
      <w:r w:rsidR="002A6E15" w:rsidRPr="00F674F0">
        <w:t>seen across</w:t>
      </w:r>
      <w:r w:rsidR="00AB1A05" w:rsidRPr="00F674F0">
        <w:t xml:space="preserve"> nations such as Australia, New Zealand</w:t>
      </w:r>
      <w:r w:rsidR="00503A12" w:rsidRPr="00F674F0">
        <w:t>, Britain, Ger</w:t>
      </w:r>
      <w:r w:rsidR="00AE5C2D" w:rsidRPr="00F674F0">
        <w:t xml:space="preserve">many, and </w:t>
      </w:r>
      <w:r w:rsidR="000A5545" w:rsidRPr="00F674F0">
        <w:t xml:space="preserve">America </w:t>
      </w:r>
      <w:r w:rsidR="001E05F8" w:rsidRPr="00F674F0">
        <w:fldChar w:fldCharType="begin">
          <w:fldData xml:space="preserve">PEVuZE5vdGU+PENpdGU+PEF1dGhvcj5Sb3dlPC9BdXRob3I+PFllYXI+MjAwMzwvWWVhcj48UmVj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</w:fldData>
        </w:fldChar>
      </w:r>
      <w:r w:rsidR="00E1685F" w:rsidRPr="00F674F0">
        <w:instrText xml:space="preserve"> ADDIN EN.CITE </w:instrText>
      </w:r>
      <w:r w:rsidR="001E05F8" w:rsidRPr="00F674F0">
        <w:fldChar w:fldCharType="begin">
          <w:fldData xml:space="preserve">PEVuZE5vdGU+PENpdGU+PEF1dGhvcj5Sb3dlPC9BdXRob3I+PFllYXI+MjAwMzwvWWVhcj48UmVj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</w:fldData>
        </w:fldChar>
      </w:r>
      <w:r w:rsidR="00E1685F" w:rsidRPr="00F674F0">
        <w:instrText xml:space="preserve"> ADDIN EN.CITE.DATA </w:instrText>
      </w:r>
      <w:r w:rsidR="001E05F8" w:rsidRPr="00F674F0">
        <w:fldChar w:fldCharType="end"/>
      </w:r>
      <w:r w:rsidR="001E05F8" w:rsidRPr="00F674F0">
        <w:fldChar w:fldCharType="separate"/>
      </w:r>
      <w:r w:rsidR="00E1685F" w:rsidRPr="00F674F0">
        <w:rPr>
          <w:noProof/>
        </w:rPr>
        <w:t>(</w:t>
      </w:r>
      <w:hyperlink w:anchor="_ENREF_13" w:tooltip="Hattie, 2009 #264" w:history="1">
        <w:r w:rsidR="00D57B2F" w:rsidRPr="00F674F0">
          <w:rPr>
            <w:noProof/>
          </w:rPr>
          <w:t>Hattie, 2009</w:t>
        </w:r>
      </w:hyperlink>
      <w:r w:rsidR="00E1685F" w:rsidRPr="00F674F0">
        <w:rPr>
          <w:noProof/>
        </w:rPr>
        <w:t xml:space="preserve">; </w:t>
      </w:r>
      <w:hyperlink w:anchor="_ENREF_24" w:tooltip="Rowe, 2003 #308" w:history="1">
        <w:r w:rsidR="00D57B2F" w:rsidRPr="00F674F0">
          <w:rPr>
            <w:noProof/>
          </w:rPr>
          <w:t>Rowe, 2003</w:t>
        </w:r>
      </w:hyperlink>
      <w:r w:rsidR="00E1685F" w:rsidRPr="00F674F0">
        <w:rPr>
          <w:noProof/>
        </w:rPr>
        <w:t xml:space="preserve">, </w:t>
      </w:r>
      <w:hyperlink w:anchor="_ENREF_25" w:tooltip="Rowe, 2006 #506" w:history="1">
        <w:r w:rsidR="00D57B2F" w:rsidRPr="00F674F0">
          <w:rPr>
            <w:noProof/>
          </w:rPr>
          <w:t>2006</w:t>
        </w:r>
      </w:hyperlink>
      <w:r w:rsidR="00E1685F" w:rsidRPr="00F674F0">
        <w:rPr>
          <w:noProof/>
        </w:rPr>
        <w:t>)</w:t>
      </w:r>
      <w:r w:rsidR="001E05F8" w:rsidRPr="00F674F0">
        <w:fldChar w:fldCharType="end"/>
      </w:r>
      <w:r w:rsidR="00503A12" w:rsidRPr="00F674F0">
        <w:t xml:space="preserve">. </w:t>
      </w:r>
      <w:r w:rsidR="00A57026" w:rsidRPr="00F674F0">
        <w:t xml:space="preserve">In </w:t>
      </w:r>
      <w:r w:rsidR="00BD4FE0" w:rsidRPr="00F674F0">
        <w:t>correlational terms</w:t>
      </w:r>
      <w:r w:rsidR="00A57026" w:rsidRPr="00F674F0">
        <w:t>, year to year cons</w:t>
      </w:r>
      <w:r w:rsidR="00BD4FE0" w:rsidRPr="00F674F0">
        <w:t>istency in achievement gains</w:t>
      </w:r>
      <w:r w:rsidR="00D01486" w:rsidRPr="00F674F0">
        <w:t xml:space="preserve"> at the classroom level</w:t>
      </w:r>
      <w:r w:rsidR="00BD4FE0" w:rsidRPr="00F674F0">
        <w:t xml:space="preserve"> lies </w:t>
      </w:r>
      <w:r w:rsidR="00AE5C2D" w:rsidRPr="00F674F0">
        <w:t>with</w:t>
      </w:r>
      <w:r w:rsidR="00267065" w:rsidRPr="00F674F0">
        <w:t>in the moderate range, with some teachers regularly being associated with high achievement gains.</w:t>
      </w:r>
      <w:r w:rsidR="00AB1A05" w:rsidRPr="00F674F0">
        <w:t xml:space="preserve">  </w:t>
      </w:r>
    </w:p>
    <w:p w:rsidR="00AD71AA" w:rsidRPr="00F674F0" w:rsidRDefault="00AB1A05" w:rsidP="00704D00">
      <w:pPr>
        <w:tabs>
          <w:tab w:val="left" w:pos="680"/>
        </w:tabs>
        <w:spacing w:after="0" w:line="240" w:lineRule="auto"/>
        <w:ind w:firstLine="567"/>
      </w:pPr>
      <w:r w:rsidRPr="00F674F0">
        <w:t>By conservative estimates, around 25 to 30% of the variance in student achievement s</w:t>
      </w:r>
      <w:r w:rsidR="00267065" w:rsidRPr="00F674F0">
        <w:t xml:space="preserve">tems from teacher effects, a </w:t>
      </w:r>
      <w:r w:rsidRPr="00F674F0">
        <w:t>figure has been appreciated since the mid-1960s. In many analyses th</w:t>
      </w:r>
      <w:r w:rsidR="00E3611F" w:rsidRPr="00F674F0">
        <w:t>is number c</w:t>
      </w:r>
      <w:r w:rsidR="00E1685F" w:rsidRPr="00F674F0">
        <w:t>limbs far higher. It is commonly found that t</w:t>
      </w:r>
      <w:r w:rsidRPr="00F674F0">
        <w:t xml:space="preserve">he average teacher is associated with an </w:t>
      </w:r>
      <w:r w:rsidR="00BD4FE0" w:rsidRPr="00F674F0">
        <w:t>impact on</w:t>
      </w:r>
      <w:r w:rsidRPr="00F674F0">
        <w:t xml:space="preserve"> standardized tests each year </w:t>
      </w:r>
      <w:r w:rsidR="00BD4FE0" w:rsidRPr="00F674F0">
        <w:t>somewhere between</w:t>
      </w:r>
      <w:r w:rsidRPr="00F674F0">
        <w:t xml:space="preserve"> 0.2 and 0.4, </w:t>
      </w:r>
      <w:r w:rsidR="00BD4FE0" w:rsidRPr="00F674F0">
        <w:t>expressed as</w:t>
      </w:r>
      <w:r w:rsidR="00E1685F" w:rsidRPr="00F674F0">
        <w:t xml:space="preserve"> effect sizes </w:t>
      </w:r>
      <w:r w:rsidR="001E05F8" w:rsidRPr="00F674F0">
        <w:fldChar w:fldCharType="begin"/>
      </w:r>
      <w:r w:rsidR="00E1685F" w:rsidRPr="00F674F0">
        <w:instrText xml:space="preserve"> ADDIN EN.CITE &lt;EndNote&gt;&lt;Cite&gt;&lt;Author&gt;Hattie&lt;/Author&gt;&lt;Year&gt;2012&lt;/Year&gt;&lt;RecNum&gt;511&lt;/RecNum&gt;&lt;DisplayText&gt;(Hattie, 2012)&lt;/DisplayText&gt;&lt;record&gt;&lt;rec-number&gt;511&lt;/rec-number&gt;&lt;foreign-keys&gt;&lt;key app="EN" db-id="za22warwxsf50ce0pxrx5psgr92229dxdf0t"&gt;511&lt;/key&gt;&lt;/foreign-keys&gt;&lt;ref-type name="Book"&gt;6&lt;/ref-type&gt;&lt;contributors&gt;&lt;authors&gt;&lt;author&gt;Hattie, J.A.C.&lt;/author&gt;&lt;/authors&gt;&lt;/contributors&gt;&lt;titles&gt;&lt;title&gt;Visible learning for teachers: Maximizing impact on learning&lt;/title&gt;&lt;/titles&gt;&lt;dates&gt;&lt;year&gt;2012&lt;/year&gt;&lt;/dates&gt;&lt;pub-location&gt;London&lt;/pub-location&gt;&lt;publisher&gt;Routledge&lt;/publisher&gt;&lt;urls&gt;&lt;/urls&gt;&lt;/record&gt;&lt;/Cite&gt;&lt;/EndNote&gt;</w:instrText>
      </w:r>
      <w:r w:rsidR="001E05F8" w:rsidRPr="00F674F0">
        <w:fldChar w:fldCharType="separate"/>
      </w:r>
      <w:r w:rsidR="00E1685F" w:rsidRPr="00F674F0">
        <w:rPr>
          <w:noProof/>
        </w:rPr>
        <w:t>(</w:t>
      </w:r>
      <w:hyperlink w:anchor="_ENREF_14" w:tooltip="Hattie, 2012 #511" w:history="1">
        <w:r w:rsidR="00D57B2F" w:rsidRPr="00F674F0">
          <w:rPr>
            <w:noProof/>
          </w:rPr>
          <w:t>Hattie, 2012</w:t>
        </w:r>
      </w:hyperlink>
      <w:r w:rsidR="00E1685F" w:rsidRPr="00F674F0">
        <w:rPr>
          <w:noProof/>
        </w:rPr>
        <w:t>)</w:t>
      </w:r>
      <w:r w:rsidR="001E05F8" w:rsidRPr="00F674F0">
        <w:fldChar w:fldCharType="end"/>
      </w:r>
      <w:r w:rsidR="00F82ACF" w:rsidRPr="00F674F0">
        <w:t xml:space="preserve">. </w:t>
      </w:r>
      <w:r w:rsidRPr="00F674F0">
        <w:t xml:space="preserve"> But some teachers are found consistently to be associa</w:t>
      </w:r>
      <w:r w:rsidR="00BD4FE0" w:rsidRPr="00F674F0">
        <w:t xml:space="preserve">ted with yearly gains of </w:t>
      </w:r>
      <w:r w:rsidRPr="00F674F0">
        <w:t>0.6 and greater effect size</w:t>
      </w:r>
      <w:r w:rsidR="00BD4FE0" w:rsidRPr="00F674F0">
        <w:t>s</w:t>
      </w:r>
      <w:r w:rsidRPr="00F674F0">
        <w:t xml:space="preserve"> on student attainment data.</w:t>
      </w:r>
      <w:r w:rsidR="00503A12" w:rsidRPr="00F674F0">
        <w:t xml:space="preserve"> </w:t>
      </w:r>
      <w:r w:rsidR="00A57026" w:rsidRPr="00F674F0">
        <w:t xml:space="preserve">Several studies report </w:t>
      </w:r>
      <w:r w:rsidR="00503A12" w:rsidRPr="00F674F0">
        <w:t>a correlation between teacher effectiveness and experience, but t</w:t>
      </w:r>
      <w:r w:rsidR="00BD4FE0" w:rsidRPr="00F674F0">
        <w:t>his</w:t>
      </w:r>
      <w:r w:rsidR="00A57026" w:rsidRPr="00F674F0">
        <w:t xml:space="preserve"> effect is statistically </w:t>
      </w:r>
      <w:r w:rsidR="00503A12" w:rsidRPr="00F674F0">
        <w:t>low, and appears restricte</w:t>
      </w:r>
      <w:r w:rsidR="00A57026" w:rsidRPr="00F674F0">
        <w:t xml:space="preserve">d to the first half decade of </w:t>
      </w:r>
      <w:r w:rsidR="00AD7493" w:rsidRPr="00F674F0">
        <w:t>their teaching</w:t>
      </w:r>
      <w:r w:rsidR="00503A12" w:rsidRPr="00F674F0">
        <w:t xml:space="preserve"> career</w:t>
      </w:r>
      <w:r w:rsidR="009259E3" w:rsidRPr="00F674F0">
        <w:t>s</w:t>
      </w:r>
      <w:r w:rsidR="00AE5C2D" w:rsidRPr="00F674F0">
        <w:t xml:space="preserve"> (</w:t>
      </w:r>
      <w:r w:rsidR="00AD7493" w:rsidRPr="00F674F0">
        <w:t xml:space="preserve">Hattie, 2009, p.118). As </w:t>
      </w:r>
      <w:r w:rsidR="00A57026" w:rsidRPr="00F674F0">
        <w:t xml:space="preserve">noted earlier, years of experience </w:t>
      </w:r>
      <w:r w:rsidR="00AE5C2D" w:rsidRPr="00F674F0">
        <w:t xml:space="preserve">simply does </w:t>
      </w:r>
      <w:r w:rsidR="000122DA" w:rsidRPr="00F674F0">
        <w:t>not predict expertise in any known area.</w:t>
      </w:r>
    </w:p>
    <w:p w:rsidR="00FF1213" w:rsidRPr="00F674F0" w:rsidRDefault="00503A12" w:rsidP="00D57B2F">
      <w:pPr>
        <w:tabs>
          <w:tab w:val="left" w:pos="680"/>
        </w:tabs>
        <w:spacing w:after="0" w:line="240" w:lineRule="auto"/>
        <w:ind w:firstLine="567"/>
      </w:pPr>
      <w:r w:rsidRPr="00F674F0">
        <w:t>It be</w:t>
      </w:r>
      <w:r w:rsidR="00CB4211" w:rsidRPr="00F674F0">
        <w:t>came apparent by the 1980s that it was possible to document</w:t>
      </w:r>
      <w:r w:rsidRPr="00F674F0">
        <w:t xml:space="preserve"> teacher expertise in depth by comparing </w:t>
      </w:r>
      <w:r w:rsidR="00CB4211" w:rsidRPr="00F674F0">
        <w:t xml:space="preserve">recognised experts </w:t>
      </w:r>
      <w:r w:rsidRPr="00F674F0">
        <w:t xml:space="preserve">with </w:t>
      </w:r>
      <w:r w:rsidR="00A57026" w:rsidRPr="00F674F0">
        <w:t xml:space="preserve">other teachers who were competent and </w:t>
      </w:r>
      <w:r w:rsidRPr="00F674F0">
        <w:t xml:space="preserve">experienced, but not expert. </w:t>
      </w:r>
      <w:r w:rsidR="000122DA" w:rsidRPr="00F674F0">
        <w:t xml:space="preserve">On the basis of </w:t>
      </w:r>
      <w:r w:rsidR="00AE345C" w:rsidRPr="00F674F0">
        <w:t xml:space="preserve">identification through </w:t>
      </w:r>
      <w:r w:rsidR="000122DA" w:rsidRPr="00F674F0">
        <w:t>consistent class level achievement gains, i</w:t>
      </w:r>
      <w:r w:rsidR="002608E5" w:rsidRPr="00F674F0">
        <w:t>ndividuals could be identified</w:t>
      </w:r>
      <w:r w:rsidR="00AD7493" w:rsidRPr="00F674F0">
        <w:t>,</w:t>
      </w:r>
      <w:r w:rsidR="002608E5" w:rsidRPr="00F674F0">
        <w:t xml:space="preserve"> and their activities observed and recorded. Initial studies stemmed</w:t>
      </w:r>
      <w:r w:rsidR="00267065" w:rsidRPr="00F674F0">
        <w:t xml:space="preserve"> </w:t>
      </w:r>
      <w:r w:rsidR="002608E5" w:rsidRPr="00F674F0">
        <w:t xml:space="preserve">from the University of Pittsburgh, headed by Gaia </w:t>
      </w:r>
      <w:proofErr w:type="spellStart"/>
      <w:r w:rsidR="002608E5" w:rsidRPr="00F674F0">
        <w:t>Leinhardt</w:t>
      </w:r>
      <w:proofErr w:type="spellEnd"/>
      <w:r w:rsidR="00E316A0" w:rsidRPr="00F674F0">
        <w:t xml:space="preserve"> </w:t>
      </w:r>
      <w:r w:rsidR="001E05F8" w:rsidRPr="00F674F0">
        <w:fldChar w:fldCharType="begin"/>
      </w:r>
      <w:r w:rsidR="00E316A0" w:rsidRPr="00F674F0">
        <w:instrText xml:space="preserve"> ADDIN EN.CITE &lt;EndNote&gt;&lt;Cite&gt;&lt;Author&gt;Leinhardt&lt;/Author&gt;&lt;Year&gt;1987&lt;/Year&gt;&lt;RecNum&gt;306&lt;/RecNum&gt;&lt;DisplayText&gt;(Leinhardt, 1987; Leinhardt &amp;amp; Greeno, 1986)&lt;/DisplayText&gt;&lt;record&gt;&lt;rec-number&gt;306&lt;/rec-number&gt;&lt;foreign-keys&gt;&lt;key app="EN" db-id="za22warwxsf50ce0pxrx5psgr92229dxdf0t"&gt;306&lt;/key&gt;&lt;/foreign-keys&gt;&lt;ref-type name="Journal Article"&gt;17&lt;/ref-type&gt;&lt;contributors&gt;&lt;authors&gt;&lt;author&gt;Leinhardt, Gaea&lt;/author&gt;&lt;/authors&gt;&lt;/contributors&gt;&lt;titles&gt;&lt;title&gt;Development of an expert explanation: An analysis of a sequence of subtraction lessons&lt;/title&gt;&lt;secondary-title&gt;Cognition and Instruction&lt;/secondary-title&gt;&lt;/titles&gt;&lt;periodical&gt;&lt;full-title&gt;Cognition and Instruction&lt;/full-title&gt;&lt;/periodical&gt;&lt;pages&gt;225-282&lt;/pages&gt;&lt;volume&gt;4&lt;/volume&gt;&lt;number&gt;4&lt;/number&gt;&lt;dates&gt;&lt;year&gt;1987&lt;/year&gt;&lt;/dates&gt;&lt;publisher&gt;Taylor &amp;amp; Francis, Ltd.&lt;/publisher&gt;&lt;isbn&gt;07370008&lt;/isbn&gt;&lt;urls&gt;&lt;related-urls&gt;&lt;url&gt;http://www.jstor.org/stable/3233526&lt;/url&gt;&lt;/related-urls&gt;&lt;/urls&gt;&lt;/record&gt;&lt;/Cite&gt;&lt;Cite&gt;&lt;Author&gt;Leinhardt&lt;/Author&gt;&lt;Year&gt;1986&lt;/Year&gt;&lt;RecNum&gt;307&lt;/RecNum&gt;&lt;record&gt;&lt;rec-number&gt;307&lt;/rec-number&gt;&lt;foreign-keys&gt;&lt;key app="EN" db-id="za22warwxsf50ce0pxrx5psgr92229dxdf0t"&gt;307&lt;/key&gt;&lt;/foreign-keys&gt;&lt;ref-type name="Journal Article"&gt;17&lt;/ref-type&gt;&lt;contributors&gt;&lt;authors&gt;&lt;author&gt;Leinhardt, Gaea&lt;/author&gt;&lt;author&gt;Greeno, James G.&lt;/author&gt;&lt;/authors&gt;&lt;/contributors&gt;&lt;titles&gt;&lt;title&gt;The cognitive skill of teaching&lt;/title&gt;&lt;secondary-title&gt;Journal of Educational Psychology&lt;/secondary-title&gt;&lt;/titles&gt;&lt;periodical&gt;&lt;full-title&gt;Journal of Educational Psychology&lt;/full-title&gt;&lt;/periodical&gt;&lt;pages&gt;75-95&lt;/pages&gt;&lt;volume&gt;78&lt;/volume&gt;&lt;number&gt;2&lt;/number&gt;&lt;dates&gt;&lt;year&gt;1986&lt;/year&gt;&lt;/dates&gt;&lt;urls&gt;&lt;/urls&gt;&lt;/record&gt;&lt;/Cite&gt;&lt;/EndNote&gt;</w:instrText>
      </w:r>
      <w:r w:rsidR="001E05F8" w:rsidRPr="00F674F0">
        <w:fldChar w:fldCharType="separate"/>
      </w:r>
      <w:r w:rsidR="00E316A0" w:rsidRPr="00F674F0">
        <w:rPr>
          <w:noProof/>
        </w:rPr>
        <w:t>(</w:t>
      </w:r>
      <w:hyperlink w:anchor="_ENREF_18" w:tooltip="Leinhardt, 1987 #306" w:history="1">
        <w:r w:rsidR="00D57B2F" w:rsidRPr="00F674F0">
          <w:rPr>
            <w:noProof/>
          </w:rPr>
          <w:t>Leinhardt, 1987</w:t>
        </w:r>
      </w:hyperlink>
      <w:r w:rsidR="00E316A0" w:rsidRPr="00F674F0">
        <w:rPr>
          <w:noProof/>
        </w:rPr>
        <w:t xml:space="preserve">; </w:t>
      </w:r>
      <w:hyperlink w:anchor="_ENREF_19" w:tooltip="Leinhardt, 1986 #307" w:history="1">
        <w:r w:rsidR="00D57B2F" w:rsidRPr="00F674F0">
          <w:rPr>
            <w:noProof/>
          </w:rPr>
          <w:t>Leinhardt &amp; Greeno, 1986</w:t>
        </w:r>
      </w:hyperlink>
      <w:r w:rsidR="00E316A0" w:rsidRPr="00F674F0">
        <w:rPr>
          <w:noProof/>
        </w:rPr>
        <w:t>)</w:t>
      </w:r>
      <w:r w:rsidR="001E05F8" w:rsidRPr="00F674F0">
        <w:fldChar w:fldCharType="end"/>
      </w:r>
      <w:r w:rsidR="00AE5C2D" w:rsidRPr="00F674F0">
        <w:t>. A</w:t>
      </w:r>
      <w:r w:rsidR="00267065" w:rsidRPr="00F674F0">
        <w:t>r</w:t>
      </w:r>
      <w:r w:rsidR="002608E5" w:rsidRPr="00F674F0">
        <w:t>ound this period the expert-</w:t>
      </w:r>
      <w:r w:rsidR="007935C8" w:rsidRPr="00F674F0">
        <w:t>novice design was also used</w:t>
      </w:r>
      <w:r w:rsidR="002608E5" w:rsidRPr="00F674F0">
        <w:t xml:space="preserve"> </w:t>
      </w:r>
      <w:r w:rsidR="007935C8" w:rsidRPr="00F674F0">
        <w:t>by a group at Arizona State University under David Berliner</w:t>
      </w:r>
      <w:r w:rsidR="000122DA" w:rsidRPr="00F674F0">
        <w:t xml:space="preserve"> </w:t>
      </w:r>
      <w:r w:rsidR="001E05F8" w:rsidRPr="00F674F0">
        <w:fldChar w:fldCharType="begin">
          <w:fldData xml:space="preserve">PEVuZE5vdGU+PENpdGU+PEF1dGhvcj5CZXJsaW5lcjwvQXV0aG9yPjxZZWFyPjIwMDQ8L1llYXI+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</w:fldData>
        </w:fldChar>
      </w:r>
      <w:r w:rsidR="00BD4FE0" w:rsidRPr="00F674F0">
        <w:instrText xml:space="preserve"> ADDIN EN.CITE </w:instrText>
      </w:r>
      <w:r w:rsidR="001E05F8" w:rsidRPr="00F674F0">
        <w:fldChar w:fldCharType="begin">
          <w:fldData xml:space="preserve">PEVuZE5vdGU+PENpdGU+PEF1dGhvcj5CZXJsaW5lcjwvQXV0aG9yPjxZZWFyPjIwMDQ8L1llYXI+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</w:fldData>
        </w:fldChar>
      </w:r>
      <w:r w:rsidR="00BD4FE0" w:rsidRPr="00F674F0">
        <w:instrText xml:space="preserve"> ADDIN EN.CITE.DATA </w:instrText>
      </w:r>
      <w:r w:rsidR="001E05F8" w:rsidRPr="00F674F0">
        <w:fldChar w:fldCharType="end"/>
      </w:r>
      <w:r w:rsidR="001E05F8" w:rsidRPr="00F674F0">
        <w:fldChar w:fldCharType="separate"/>
      </w:r>
      <w:r w:rsidR="00BD4FE0" w:rsidRPr="00F674F0">
        <w:rPr>
          <w:noProof/>
        </w:rPr>
        <w:t>(</w:t>
      </w:r>
      <w:hyperlink w:anchor="_ENREF_1" w:tooltip="Berliner, 1986 #504" w:history="1">
        <w:r w:rsidR="00D57B2F" w:rsidRPr="00F674F0">
          <w:rPr>
            <w:noProof/>
          </w:rPr>
          <w:t>Berliner, 1986</w:t>
        </w:r>
      </w:hyperlink>
      <w:r w:rsidR="00BD4FE0" w:rsidRPr="00F674F0">
        <w:rPr>
          <w:noProof/>
        </w:rPr>
        <w:t xml:space="preserve">, </w:t>
      </w:r>
      <w:hyperlink w:anchor="_ENREF_2" w:tooltip="Berliner, 1992 #502" w:history="1">
        <w:r w:rsidR="00D57B2F" w:rsidRPr="00F674F0">
          <w:rPr>
            <w:noProof/>
          </w:rPr>
          <w:t>1992</w:t>
        </w:r>
      </w:hyperlink>
      <w:r w:rsidR="00BD4FE0" w:rsidRPr="00F674F0">
        <w:rPr>
          <w:noProof/>
        </w:rPr>
        <w:t xml:space="preserve">, </w:t>
      </w:r>
      <w:hyperlink w:anchor="_ENREF_3" w:tooltip="Berliner, 2004 #50" w:history="1">
        <w:r w:rsidR="00D57B2F" w:rsidRPr="00F674F0">
          <w:rPr>
            <w:noProof/>
          </w:rPr>
          <w:t>2004</w:t>
        </w:r>
      </w:hyperlink>
      <w:r w:rsidR="00BD4FE0" w:rsidRPr="00F674F0">
        <w:rPr>
          <w:noProof/>
        </w:rPr>
        <w:t>)</w:t>
      </w:r>
      <w:r w:rsidR="001E05F8" w:rsidRPr="00F674F0">
        <w:fldChar w:fldCharType="end"/>
      </w:r>
      <w:r w:rsidR="002608E5" w:rsidRPr="00F674F0">
        <w:t xml:space="preserve">. </w:t>
      </w:r>
      <w:r w:rsidR="00AB1A05" w:rsidRPr="00F674F0">
        <w:t xml:space="preserve">The topic of teacher expertise has </w:t>
      </w:r>
      <w:r w:rsidR="007F68F2" w:rsidRPr="00F674F0">
        <w:t>steadily accumulated a significant</w:t>
      </w:r>
      <w:r w:rsidR="00AB1A05" w:rsidRPr="00F674F0">
        <w:t xml:space="preserve"> body of</w:t>
      </w:r>
      <w:r w:rsidR="00D01486" w:rsidRPr="00F674F0">
        <w:t xml:space="preserve"> research over the past 2 decades</w:t>
      </w:r>
      <w:r w:rsidR="00AB1A05" w:rsidRPr="00F674F0">
        <w:t xml:space="preserve">. Some of the findings are highlighted in Table 1 expressed in line with the </w:t>
      </w:r>
      <w:r w:rsidR="00BD4FE0" w:rsidRPr="00F674F0">
        <w:t>known attributes of expertis</w:t>
      </w:r>
      <w:r w:rsidR="009259E3" w:rsidRPr="00F674F0">
        <w:t xml:space="preserve">e </w:t>
      </w:r>
      <w:r w:rsidR="00BD4FE0" w:rsidRPr="00F674F0">
        <w:t>reviewed earlier</w:t>
      </w:r>
      <w:r w:rsidR="00AB1A05" w:rsidRPr="00F674F0">
        <w:t xml:space="preserve">. </w:t>
      </w:r>
    </w:p>
    <w:p w:rsidR="00AD7493" w:rsidRPr="00F674F0" w:rsidRDefault="00AD7493" w:rsidP="00D57B2F">
      <w:pPr>
        <w:tabs>
          <w:tab w:val="left" w:pos="680"/>
        </w:tabs>
        <w:spacing w:after="0" w:line="240" w:lineRule="auto"/>
        <w:ind w:firstLine="567"/>
      </w:pPr>
    </w:p>
    <w:p w:rsidR="00AD7493" w:rsidRPr="00F674F0" w:rsidRDefault="00AD7493" w:rsidP="00AD7493">
      <w:pPr>
        <w:tabs>
          <w:tab w:val="left" w:pos="680"/>
        </w:tabs>
        <w:spacing w:after="0" w:line="240" w:lineRule="auto"/>
        <w:ind w:firstLine="0"/>
        <w:rPr>
          <w:b/>
        </w:rPr>
      </w:pPr>
      <w:r w:rsidRPr="00F674F0">
        <w:rPr>
          <w:b/>
        </w:rPr>
        <w:t>The use of the laboratory method</w:t>
      </w:r>
    </w:p>
    <w:p w:rsidR="00D57B2F" w:rsidRPr="00F674F0" w:rsidRDefault="00D57B2F" w:rsidP="00D57B2F">
      <w:pPr>
        <w:tabs>
          <w:tab w:val="left" w:pos="680"/>
        </w:tabs>
        <w:spacing w:after="0" w:line="240" w:lineRule="auto"/>
        <w:ind w:firstLine="567"/>
      </w:pPr>
      <w:r w:rsidRPr="00F674F0">
        <w:t xml:space="preserve">Expertise research, in both teaching and other areas, has employed both naturalistic classroom observation and the laboratory method. Expert functioning can be uncovered through asking people to relate to simulated conditions. The laboratory then enables a level of control in that teachers are responding to the same cues (e.g., video on a computer screen). Aspects such as response patterns and timings are measured accurately, for instance with high speed cameras. The Berliner group carried out several laboratory studies with expert high school teachers. Using videotapes of classes in operation as stimuli to assimilate and interpret, they discovered that expert teachers possessed the ability to read classroom life to a remarkably high level and pick up nuances overlooked by other teachers </w:t>
      </w:r>
      <w:r w:rsidR="001E05F8" w:rsidRPr="00F674F0">
        <w:fldChar w:fldCharType="begin"/>
      </w:r>
      <w:r w:rsidRPr="00F674F0">
        <w:instrText xml:space="preserve"> ADDIN EN.CITE &lt;EndNote&gt;&lt;Cite&gt;&lt;Author&gt;Sabers&lt;/Author&gt;&lt;Year&gt;1991&lt;/Year&gt;&lt;RecNum&gt;503&lt;/RecNum&gt;&lt;DisplayText&gt;(Sabers, Cushing, &amp;amp; Berliner, 1991)&lt;/DisplayText&gt;&lt;record&gt;&lt;rec-number&gt;503&lt;/rec-number&gt;&lt;foreign-keys&gt;&lt;key app="EN" db-id="za22warwxsf50ce0pxrx5psgr92229dxdf0t"&gt;503&lt;/key&gt;&lt;/foreign-keys&gt;&lt;ref-type name="Journal Article"&gt;17&lt;/ref-type&gt;&lt;contributors&gt;&lt;authors&gt;&lt;author&gt;Sabers, Donna S.&lt;/author&gt;&lt;author&gt;Cushing, Katherine S.&lt;/author&gt;&lt;author&gt;Berliner, David C.&lt;/author&gt;&lt;/authors&gt;&lt;/contributors&gt;&lt;titles&gt;&lt;title&gt;Differences among teachers in a task characterized by simultaneity, multi dimensionality, and immediacy&lt;/title&gt;&lt;secondary-title&gt;American Educational Research Journal&lt;/secondary-title&gt;&lt;/titles&gt;&lt;periodical&gt;&lt;full-title&gt;American Educational Research Journal&lt;/full-title&gt;&lt;/periodical&gt;&lt;pages&gt;63-88&lt;/pages&gt;&lt;volume&gt;28&lt;/volume&gt;&lt;number&gt;1&lt;/number&gt;&lt;keywords&gt;&lt;keyword&gt;TEACHERS&lt;/keyword&gt;&lt;keyword&gt;TEACHING&lt;/keyword&gt;&lt;keyword&gt;SCHOOL administration&lt;/keyword&gt;&lt;keyword&gt;CLASSROOM management&lt;/keyword&gt;&lt;keyword&gt;SCHOOL discipline&lt;/keyword&gt;&lt;keyword&gt;PERCEPTION&lt;/keyword&gt;&lt;keyword&gt;COGNITION&lt;/keyword&gt;&lt;keyword&gt;EDUCATIONAL psychology&lt;/keyword&gt;&lt;keyword&gt;LEARNING&lt;/keyword&gt;&lt;/keywords&gt;&lt;dates&gt;&lt;year&gt;1991&lt;/year&gt;&lt;/dates&gt;&lt;isbn&gt;00028312&lt;/isbn&gt;&lt;accession-num&gt;19603831&lt;/accession-num&gt;&lt;urls&gt;&lt;related-urls&gt;&lt;url&gt;http://ezlibproxy.unisa.edu.au/login?url=http://search.ebscohost.com/login.aspx?direct=true&amp;amp;db=ehh&amp;amp;AN=19603831&amp;amp;site=ehost-live&lt;/url&gt;&lt;/related-urls&gt;&lt;/urls&gt;&lt;remote-database-name&gt;ehh&lt;/remote-database-name&gt;&lt;remote-database-provider&gt;EBSCOhost&lt;/remote-database-provider&gt;&lt;/record&gt;&lt;/Cite&gt;&lt;/EndNote&gt;</w:instrText>
      </w:r>
      <w:r w:rsidR="001E05F8" w:rsidRPr="00F674F0">
        <w:fldChar w:fldCharType="separate"/>
      </w:r>
      <w:r w:rsidRPr="00F674F0">
        <w:rPr>
          <w:noProof/>
        </w:rPr>
        <w:t>(</w:t>
      </w:r>
      <w:hyperlink w:anchor="_ENREF_26" w:tooltip="Sabers, 1991 #503" w:history="1">
        <w:r w:rsidRPr="00F674F0">
          <w:rPr>
            <w:noProof/>
          </w:rPr>
          <w:t>Sabers, Cushing, &amp; Berliner, 1991</w:t>
        </w:r>
      </w:hyperlink>
      <w:r w:rsidRPr="00F674F0">
        <w:rPr>
          <w:noProof/>
        </w:rPr>
        <w:t>)</w:t>
      </w:r>
      <w:r w:rsidR="001E05F8" w:rsidRPr="00F674F0">
        <w:fldChar w:fldCharType="end"/>
      </w:r>
      <w:r w:rsidRPr="00F674F0">
        <w:t xml:space="preserve">. </w:t>
      </w:r>
    </w:p>
    <w:p w:rsidR="00D57B2F" w:rsidRPr="00F674F0" w:rsidRDefault="00D57B2F" w:rsidP="00D57B2F">
      <w:pPr>
        <w:spacing w:after="0" w:line="240" w:lineRule="auto"/>
        <w:ind w:firstLine="567"/>
      </w:pPr>
      <w:r w:rsidRPr="00F674F0">
        <w:t>In the case of experts, their perceptual and memory strategies differed from the average experienced teacher when asked to watch films of classroom lessons.  Experts focus upon information about lesson structures, teacher demands and expectations, and students’ work dispositions.  In contrast, experienced but non-expert teachers focused attention on what they could see on the screens, without necessarily attempting to relate this information to the underlying teaching goals behind the lessons being observed. For example, non-experts noticed and could recall surface details such as students’ clothing. Experts failed to notice many surface details. Instead, their attention was focussed on deep structures such as time lines, and the extent to which the teacher on the screen was making sensible instructional decisions.</w:t>
      </w:r>
    </w:p>
    <w:p w:rsidR="00D57B2F" w:rsidRPr="00F674F0" w:rsidRDefault="00D57B2F">
      <w:pPr>
        <w:rPr>
          <w:b/>
        </w:rPr>
      </w:pPr>
      <w:r w:rsidRPr="00F674F0">
        <w:rPr>
          <w:b/>
        </w:rPr>
        <w:br w:type="page"/>
      </w:r>
    </w:p>
    <w:p w:rsidR="00D57B2F" w:rsidRPr="00F674F0" w:rsidRDefault="00D57B2F" w:rsidP="00FF1213">
      <w:pPr>
        <w:spacing w:after="0" w:line="240" w:lineRule="auto"/>
        <w:ind w:firstLine="0"/>
        <w:rPr>
          <w:b/>
        </w:rPr>
      </w:pPr>
    </w:p>
    <w:p w:rsidR="009259E3" w:rsidRPr="00F674F0" w:rsidRDefault="009259E3" w:rsidP="00FF1213">
      <w:pPr>
        <w:spacing w:after="0" w:line="240" w:lineRule="auto"/>
        <w:ind w:firstLine="0"/>
        <w:rPr>
          <w:b/>
        </w:rPr>
      </w:pPr>
      <w:proofErr w:type="gramStart"/>
      <w:r w:rsidRPr="00F674F0">
        <w:rPr>
          <w:b/>
        </w:rPr>
        <w:t>Table 1.</w:t>
      </w:r>
      <w:proofErr w:type="gramEnd"/>
    </w:p>
    <w:p w:rsidR="00AB1A05" w:rsidRPr="00F674F0" w:rsidRDefault="00AB1A05" w:rsidP="00FF1213">
      <w:pPr>
        <w:spacing w:after="0" w:line="240" w:lineRule="auto"/>
        <w:ind w:firstLine="0"/>
        <w:rPr>
          <w:b/>
        </w:rPr>
      </w:pPr>
      <w:r w:rsidRPr="00F674F0">
        <w:rPr>
          <w:b/>
        </w:rPr>
        <w:t>Matching expertise factors with actual findings</w:t>
      </w:r>
      <w:r w:rsidR="00CB4211" w:rsidRPr="00F674F0">
        <w:rPr>
          <w:b/>
        </w:rPr>
        <w:t xml:space="preserve"> in the teacher expertise literature</w:t>
      </w:r>
    </w:p>
    <w:p w:rsidR="009259E3" w:rsidRPr="00F674F0" w:rsidRDefault="009259E3" w:rsidP="00FF1213">
      <w:pPr>
        <w:spacing w:after="0" w:line="240" w:lineRule="auto"/>
        <w:ind w:firstLine="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4962"/>
        <w:gridCol w:w="1337"/>
      </w:tblGrid>
      <w:tr w:rsidR="00AB1A05" w:rsidRPr="00F674F0" w:rsidTr="00FF1213">
        <w:tc>
          <w:tcPr>
            <w:tcW w:w="2943" w:type="dxa"/>
          </w:tcPr>
          <w:p w:rsidR="00AB1A05" w:rsidRPr="00F674F0" w:rsidRDefault="00AB1A05" w:rsidP="00FF1213">
            <w:pPr>
              <w:spacing w:after="0" w:line="240" w:lineRule="auto"/>
              <w:ind w:firstLine="0"/>
              <w:rPr>
                <w:b/>
              </w:rPr>
            </w:pPr>
            <w:r w:rsidRPr="00F674F0">
              <w:rPr>
                <w:b/>
              </w:rPr>
              <w:t>Known expertise attribute</w:t>
            </w:r>
          </w:p>
        </w:tc>
        <w:tc>
          <w:tcPr>
            <w:tcW w:w="4962" w:type="dxa"/>
          </w:tcPr>
          <w:p w:rsidR="00AB1A05" w:rsidRPr="00F674F0" w:rsidRDefault="00AB1A05" w:rsidP="00FF1213">
            <w:pPr>
              <w:spacing w:after="0" w:line="240" w:lineRule="auto"/>
              <w:ind w:firstLine="0"/>
              <w:rPr>
                <w:b/>
              </w:rPr>
            </w:pPr>
            <w:r w:rsidRPr="00F674F0">
              <w:rPr>
                <w:b/>
              </w:rPr>
              <w:t>Actual finding about expert teachers (ET)</w:t>
            </w:r>
          </w:p>
        </w:tc>
        <w:tc>
          <w:tcPr>
            <w:tcW w:w="1337" w:type="dxa"/>
          </w:tcPr>
          <w:p w:rsidR="00AB1A05" w:rsidRPr="00F674F0" w:rsidRDefault="00AB1A05" w:rsidP="00FF1213">
            <w:pPr>
              <w:spacing w:after="0" w:line="240" w:lineRule="auto"/>
              <w:ind w:firstLine="0"/>
              <w:rPr>
                <w:b/>
              </w:rPr>
            </w:pPr>
            <w:r w:rsidRPr="00F674F0">
              <w:rPr>
                <w:b/>
              </w:rPr>
              <w:t>Researchers</w:t>
            </w:r>
          </w:p>
        </w:tc>
      </w:tr>
      <w:tr w:rsidR="00AB1A05" w:rsidRPr="00F674F0" w:rsidTr="00FF1213">
        <w:tc>
          <w:tcPr>
            <w:tcW w:w="2943" w:type="dxa"/>
          </w:tcPr>
          <w:p w:rsidR="00AB1A05" w:rsidRPr="00F674F0" w:rsidRDefault="00FF1213" w:rsidP="00FF1213">
            <w:pPr>
              <w:spacing w:after="0" w:line="240" w:lineRule="auto"/>
              <w:ind w:firstLine="0"/>
            </w:pPr>
            <w:r w:rsidRPr="00F674F0">
              <w:t>Experts excel</w:t>
            </w:r>
            <w:r w:rsidR="00AB1A05" w:rsidRPr="00F674F0">
              <w:t xml:space="preserve"> only in </w:t>
            </w:r>
            <w:r w:rsidRPr="00F674F0">
              <w:t xml:space="preserve">their </w:t>
            </w:r>
            <w:r w:rsidR="00AB1A05" w:rsidRPr="00F674F0">
              <w:t>own domain.</w:t>
            </w:r>
          </w:p>
        </w:tc>
        <w:tc>
          <w:tcPr>
            <w:tcW w:w="4962" w:type="dxa"/>
          </w:tcPr>
          <w:p w:rsidR="00AB1A05" w:rsidRPr="00F674F0" w:rsidRDefault="00AB1A05" w:rsidP="00FF1213">
            <w:pPr>
              <w:spacing w:after="0" w:line="240" w:lineRule="auto"/>
              <w:ind w:firstLine="0"/>
            </w:pPr>
            <w:r w:rsidRPr="00F674F0">
              <w:t>ETs teach their area extremely well, but are far less skilled outside of their curriculum areas.</w:t>
            </w:r>
          </w:p>
        </w:tc>
        <w:tc>
          <w:tcPr>
            <w:tcW w:w="1337" w:type="dxa"/>
          </w:tcPr>
          <w:p w:rsidR="00AB1A05" w:rsidRPr="00F674F0" w:rsidRDefault="00AB1A05" w:rsidP="00FF1213">
            <w:pPr>
              <w:spacing w:after="0" w:line="240" w:lineRule="auto"/>
              <w:ind w:firstLine="0"/>
            </w:pPr>
            <w:r w:rsidRPr="00F674F0">
              <w:t>Berliner</w:t>
            </w:r>
          </w:p>
        </w:tc>
      </w:tr>
      <w:tr w:rsidR="00AB1A05" w:rsidRPr="00F674F0" w:rsidTr="00FF1213">
        <w:tc>
          <w:tcPr>
            <w:tcW w:w="2943" w:type="dxa"/>
          </w:tcPr>
          <w:p w:rsidR="00AB1A05" w:rsidRPr="00F674F0" w:rsidRDefault="00AB1A05" w:rsidP="00FF1213">
            <w:pPr>
              <w:spacing w:after="0" w:line="240" w:lineRule="auto"/>
              <w:ind w:firstLine="0"/>
            </w:pPr>
            <w:r w:rsidRPr="00F674F0">
              <w:t>Experts perceive large and meaningful patterns.</w:t>
            </w:r>
          </w:p>
        </w:tc>
        <w:tc>
          <w:tcPr>
            <w:tcW w:w="4962" w:type="dxa"/>
          </w:tcPr>
          <w:p w:rsidR="00AB1A05" w:rsidRPr="00F674F0" w:rsidRDefault="00AB1A05" w:rsidP="00FF1213">
            <w:pPr>
              <w:spacing w:after="0" w:line="240" w:lineRule="auto"/>
              <w:ind w:firstLine="0"/>
            </w:pPr>
            <w:r w:rsidRPr="00F674F0">
              <w:t>ETs plan lessons as interlinked sequences with different means of achieving same goals. They concentrate on tasks relevant to goals.</w:t>
            </w:r>
            <w:r w:rsidR="00AE345C" w:rsidRPr="00F674F0">
              <w:t xml:space="preserve"> In eye fixations</w:t>
            </w:r>
            <w:r w:rsidR="00CB4211" w:rsidRPr="00F674F0">
              <w:t>, they scan quickly, regularly, and efficiently.</w:t>
            </w:r>
          </w:p>
        </w:tc>
        <w:tc>
          <w:tcPr>
            <w:tcW w:w="1337" w:type="dxa"/>
          </w:tcPr>
          <w:p w:rsidR="00AB1A05" w:rsidRPr="00F674F0" w:rsidRDefault="00AB1A05" w:rsidP="00FF1213">
            <w:pPr>
              <w:spacing w:after="0" w:line="240" w:lineRule="auto"/>
              <w:ind w:firstLine="0"/>
            </w:pPr>
            <w:proofErr w:type="spellStart"/>
            <w:r w:rsidRPr="00F674F0">
              <w:t>Borko</w:t>
            </w:r>
            <w:proofErr w:type="spellEnd"/>
          </w:p>
          <w:p w:rsidR="00CB4211" w:rsidRPr="00F674F0" w:rsidRDefault="00CB4211" w:rsidP="00FF1213">
            <w:pPr>
              <w:spacing w:after="0" w:line="240" w:lineRule="auto"/>
              <w:ind w:firstLine="0"/>
            </w:pPr>
            <w:proofErr w:type="spellStart"/>
            <w:r w:rsidRPr="00F674F0">
              <w:t>Leinhardt</w:t>
            </w:r>
            <w:proofErr w:type="spellEnd"/>
          </w:p>
        </w:tc>
      </w:tr>
      <w:tr w:rsidR="00AB1A05" w:rsidRPr="00F674F0" w:rsidTr="00FF1213">
        <w:tc>
          <w:tcPr>
            <w:tcW w:w="2943" w:type="dxa"/>
          </w:tcPr>
          <w:p w:rsidR="00AB1A05" w:rsidRPr="00F674F0" w:rsidRDefault="00AB1A05" w:rsidP="00FF1213">
            <w:pPr>
              <w:spacing w:after="0" w:line="240" w:lineRule="auto"/>
              <w:ind w:firstLine="0"/>
            </w:pPr>
            <w:r w:rsidRPr="00F674F0">
              <w:t>Experts can work quickly and solve problems with little error.</w:t>
            </w:r>
          </w:p>
        </w:tc>
        <w:tc>
          <w:tcPr>
            <w:tcW w:w="4962" w:type="dxa"/>
          </w:tcPr>
          <w:p w:rsidR="00AB1A05" w:rsidRPr="00F674F0" w:rsidRDefault="00AB1A05" w:rsidP="00FF1213">
            <w:pPr>
              <w:spacing w:after="0" w:line="240" w:lineRule="auto"/>
              <w:ind w:firstLine="0"/>
            </w:pPr>
            <w:r w:rsidRPr="00F674F0">
              <w:t xml:space="preserve">ETs will explain complex ideas with astonishing clarity, </w:t>
            </w:r>
            <w:r w:rsidR="000A5545" w:rsidRPr="00F674F0">
              <w:t>using short</w:t>
            </w:r>
            <w:r w:rsidRPr="00F674F0">
              <w:t xml:space="preserve"> time blocks. They use instructional methods with precision.</w:t>
            </w:r>
          </w:p>
        </w:tc>
        <w:tc>
          <w:tcPr>
            <w:tcW w:w="1337" w:type="dxa"/>
          </w:tcPr>
          <w:p w:rsidR="00AB1A05" w:rsidRPr="00F674F0" w:rsidRDefault="00AB1A05" w:rsidP="00FF1213">
            <w:pPr>
              <w:spacing w:after="0" w:line="240" w:lineRule="auto"/>
              <w:ind w:firstLine="0"/>
            </w:pPr>
            <w:proofErr w:type="spellStart"/>
            <w:r w:rsidRPr="00F674F0">
              <w:t>Leinhardt</w:t>
            </w:r>
            <w:proofErr w:type="spellEnd"/>
          </w:p>
          <w:p w:rsidR="00AB1A05" w:rsidRPr="00F674F0" w:rsidRDefault="00AB1A05" w:rsidP="00FF1213">
            <w:pPr>
              <w:spacing w:after="0" w:line="240" w:lineRule="auto"/>
              <w:ind w:firstLine="0"/>
            </w:pPr>
            <w:r w:rsidRPr="00F674F0">
              <w:t>Hattie</w:t>
            </w:r>
          </w:p>
        </w:tc>
      </w:tr>
      <w:tr w:rsidR="00AB1A05" w:rsidRPr="00F674F0" w:rsidTr="00FF1213">
        <w:tc>
          <w:tcPr>
            <w:tcW w:w="2943" w:type="dxa"/>
          </w:tcPr>
          <w:p w:rsidR="00AB1A05" w:rsidRPr="00F674F0" w:rsidRDefault="00AB1A05" w:rsidP="00FF1213">
            <w:pPr>
              <w:spacing w:after="0" w:line="240" w:lineRule="auto"/>
              <w:ind w:firstLine="0"/>
            </w:pPr>
            <w:r w:rsidRPr="00F674F0">
              <w:t>Within their domain, experts possess remarkably large short term memories.</w:t>
            </w:r>
          </w:p>
        </w:tc>
        <w:tc>
          <w:tcPr>
            <w:tcW w:w="4962" w:type="dxa"/>
          </w:tcPr>
          <w:p w:rsidR="00AB1A05" w:rsidRPr="00F674F0" w:rsidRDefault="00AB1A05" w:rsidP="00FF1213">
            <w:pPr>
              <w:spacing w:after="0" w:line="240" w:lineRule="auto"/>
              <w:ind w:firstLine="0"/>
            </w:pPr>
            <w:r w:rsidRPr="00F674F0">
              <w:t xml:space="preserve">ETs retain a mental script of key aspects that take place during lessons, but ignore irrelevant details. </w:t>
            </w:r>
          </w:p>
        </w:tc>
        <w:tc>
          <w:tcPr>
            <w:tcW w:w="1337" w:type="dxa"/>
          </w:tcPr>
          <w:p w:rsidR="00AB1A05" w:rsidRPr="00F674F0" w:rsidRDefault="00AB1A05" w:rsidP="00FF1213">
            <w:pPr>
              <w:spacing w:after="0" w:line="240" w:lineRule="auto"/>
              <w:ind w:firstLine="0"/>
            </w:pPr>
            <w:r w:rsidRPr="00F674F0">
              <w:t>Berliner</w:t>
            </w:r>
          </w:p>
        </w:tc>
      </w:tr>
      <w:tr w:rsidR="00AB1A05" w:rsidRPr="00F674F0" w:rsidTr="00FF1213">
        <w:tc>
          <w:tcPr>
            <w:tcW w:w="2943" w:type="dxa"/>
          </w:tcPr>
          <w:p w:rsidR="00AB1A05" w:rsidRPr="00F674F0" w:rsidRDefault="00AB1A05" w:rsidP="00FF1213">
            <w:pPr>
              <w:spacing w:after="0" w:line="240" w:lineRule="auto"/>
              <w:ind w:firstLine="0"/>
            </w:pPr>
            <w:r w:rsidRPr="00F674F0">
              <w:t>Experts see and represent problems at a deeper or principled level.</w:t>
            </w:r>
          </w:p>
        </w:tc>
        <w:tc>
          <w:tcPr>
            <w:tcW w:w="4962" w:type="dxa"/>
          </w:tcPr>
          <w:p w:rsidR="00AB1A05" w:rsidRPr="00F674F0" w:rsidRDefault="00AB1A05" w:rsidP="00FF1213">
            <w:pPr>
              <w:spacing w:after="0" w:line="240" w:lineRule="auto"/>
              <w:ind w:firstLine="0"/>
            </w:pPr>
            <w:r w:rsidRPr="00F674F0">
              <w:t>ETs recognise and interpret classroom events incredibly efficiently. ETs steer activities towards classroom goals. They diagnose the need for instruction and feedback at the level of individual needs.</w:t>
            </w:r>
          </w:p>
        </w:tc>
        <w:tc>
          <w:tcPr>
            <w:tcW w:w="1337" w:type="dxa"/>
          </w:tcPr>
          <w:p w:rsidR="00AB1A05" w:rsidRPr="00F674F0" w:rsidRDefault="00AB1A05" w:rsidP="00FF1213">
            <w:pPr>
              <w:spacing w:after="0" w:line="240" w:lineRule="auto"/>
              <w:ind w:firstLine="0"/>
            </w:pPr>
            <w:r w:rsidRPr="00F674F0">
              <w:t>Berliner</w:t>
            </w:r>
          </w:p>
          <w:p w:rsidR="00AB1A05" w:rsidRPr="00F674F0" w:rsidRDefault="00AB1A05" w:rsidP="00FF1213">
            <w:pPr>
              <w:spacing w:after="0" w:line="240" w:lineRule="auto"/>
              <w:ind w:firstLine="0"/>
            </w:pPr>
            <w:r w:rsidRPr="00F674F0">
              <w:t>Hattie</w:t>
            </w:r>
          </w:p>
        </w:tc>
      </w:tr>
      <w:tr w:rsidR="00AB1A05" w:rsidRPr="00F674F0" w:rsidTr="00FF1213">
        <w:tc>
          <w:tcPr>
            <w:tcW w:w="2943" w:type="dxa"/>
          </w:tcPr>
          <w:p w:rsidR="00AB1A05" w:rsidRPr="00F674F0" w:rsidRDefault="00AB1A05" w:rsidP="00FF1213">
            <w:pPr>
              <w:spacing w:after="0" w:line="240" w:lineRule="auto"/>
              <w:ind w:firstLine="0"/>
            </w:pPr>
            <w:r w:rsidRPr="00F674F0">
              <w:t>Experts spend relatively more time analysing complex problems carefully and qualitatively.</w:t>
            </w:r>
          </w:p>
        </w:tc>
        <w:tc>
          <w:tcPr>
            <w:tcW w:w="4962" w:type="dxa"/>
          </w:tcPr>
          <w:p w:rsidR="00AB1A05" w:rsidRPr="00F674F0" w:rsidRDefault="00AB1A05" w:rsidP="00FF1213">
            <w:pPr>
              <w:spacing w:after="0" w:line="240" w:lineRule="auto"/>
              <w:ind w:firstLine="0"/>
            </w:pPr>
            <w:r w:rsidRPr="00F674F0">
              <w:t>ETs plan for different contingencies that could happen. When learning a new topic they read and research it well before teaching. They assist students to think about a problem before providing solutions. They set worthwhile challenges, and when dealing with able students quickly shift across from surface to deep learning tasks.</w:t>
            </w:r>
          </w:p>
        </w:tc>
        <w:tc>
          <w:tcPr>
            <w:tcW w:w="1337" w:type="dxa"/>
          </w:tcPr>
          <w:p w:rsidR="00AB1A05" w:rsidRPr="00F674F0" w:rsidRDefault="00AB1A05" w:rsidP="00FF1213">
            <w:pPr>
              <w:spacing w:after="0" w:line="240" w:lineRule="auto"/>
              <w:ind w:firstLine="0"/>
            </w:pPr>
            <w:proofErr w:type="spellStart"/>
            <w:r w:rsidRPr="00F674F0">
              <w:t>Borko</w:t>
            </w:r>
            <w:proofErr w:type="spellEnd"/>
          </w:p>
          <w:p w:rsidR="00AB1A05" w:rsidRPr="00F674F0" w:rsidRDefault="00AB1A05" w:rsidP="00FF1213">
            <w:pPr>
              <w:spacing w:after="0" w:line="240" w:lineRule="auto"/>
              <w:ind w:firstLine="0"/>
            </w:pPr>
            <w:r w:rsidRPr="00F674F0">
              <w:t>Hattie</w:t>
            </w:r>
          </w:p>
        </w:tc>
      </w:tr>
      <w:tr w:rsidR="00AB1A05" w:rsidRPr="00F674F0" w:rsidTr="00FF1213">
        <w:tc>
          <w:tcPr>
            <w:tcW w:w="2943" w:type="dxa"/>
          </w:tcPr>
          <w:p w:rsidR="00AB1A05" w:rsidRPr="00F674F0" w:rsidRDefault="00AB1A05" w:rsidP="00FF1213">
            <w:pPr>
              <w:spacing w:after="0" w:line="240" w:lineRule="auto"/>
              <w:ind w:firstLine="0"/>
            </w:pPr>
            <w:r w:rsidRPr="00F674F0">
              <w:t>Experts have very strong skills in self-monitoring.</w:t>
            </w:r>
          </w:p>
        </w:tc>
        <w:tc>
          <w:tcPr>
            <w:tcW w:w="4962" w:type="dxa"/>
          </w:tcPr>
          <w:p w:rsidR="00AB1A05" w:rsidRPr="00F674F0" w:rsidRDefault="00AB1A05" w:rsidP="00FF1213">
            <w:pPr>
              <w:spacing w:after="0" w:line="240" w:lineRule="auto"/>
              <w:ind w:firstLine="0"/>
            </w:pPr>
            <w:r w:rsidRPr="00F674F0">
              <w:t xml:space="preserve">ETs </w:t>
            </w:r>
            <w:proofErr w:type="gramStart"/>
            <w:r w:rsidRPr="00F674F0">
              <w:t>able  to</w:t>
            </w:r>
            <w:proofErr w:type="gramEnd"/>
            <w:r w:rsidRPr="00F674F0">
              <w:t xml:space="preserve"> ‘stop and start’ lessons most efficiently. They   listen intently at students to obtain feedback on their learning. They have developed highly effective strategies for controlling student attention. They anticipate possible problems so can respond to keep momentum flowing.</w:t>
            </w:r>
          </w:p>
        </w:tc>
        <w:tc>
          <w:tcPr>
            <w:tcW w:w="1337" w:type="dxa"/>
          </w:tcPr>
          <w:p w:rsidR="00AB1A05" w:rsidRPr="00F674F0" w:rsidRDefault="00AB1A05" w:rsidP="00FF1213">
            <w:pPr>
              <w:spacing w:after="0" w:line="240" w:lineRule="auto"/>
              <w:ind w:firstLine="0"/>
            </w:pPr>
            <w:proofErr w:type="spellStart"/>
            <w:r w:rsidRPr="00F674F0">
              <w:t>Leinhardt</w:t>
            </w:r>
            <w:proofErr w:type="spellEnd"/>
          </w:p>
          <w:p w:rsidR="00AB1A05" w:rsidRPr="00F674F0" w:rsidRDefault="00AB1A05" w:rsidP="00FF1213">
            <w:pPr>
              <w:spacing w:after="0" w:line="240" w:lineRule="auto"/>
              <w:ind w:firstLine="0"/>
            </w:pPr>
            <w:proofErr w:type="spellStart"/>
            <w:r w:rsidRPr="00F674F0">
              <w:t>Borko</w:t>
            </w:r>
            <w:proofErr w:type="spellEnd"/>
          </w:p>
        </w:tc>
      </w:tr>
    </w:tbl>
    <w:p w:rsidR="009259E3" w:rsidRPr="00F674F0" w:rsidRDefault="009259E3" w:rsidP="00AD7493">
      <w:pPr>
        <w:tabs>
          <w:tab w:val="left" w:pos="680"/>
        </w:tabs>
        <w:spacing w:after="0" w:line="240" w:lineRule="auto"/>
        <w:ind w:firstLine="0"/>
      </w:pPr>
    </w:p>
    <w:p w:rsidR="007F68F2" w:rsidRPr="00F674F0" w:rsidRDefault="007F68F2" w:rsidP="00FF6DFB">
      <w:pPr>
        <w:spacing w:after="0" w:line="240" w:lineRule="auto"/>
      </w:pPr>
    </w:p>
    <w:p w:rsidR="00AB1A05" w:rsidRPr="00F674F0" w:rsidRDefault="00AB1A05" w:rsidP="00704D00">
      <w:pPr>
        <w:spacing w:after="0" w:line="240" w:lineRule="auto"/>
        <w:ind w:firstLine="567"/>
      </w:pPr>
      <w:r w:rsidRPr="00F674F0">
        <w:t>One remarkable   laboratory finding was that expert</w:t>
      </w:r>
      <w:r w:rsidR="00AE5C2D" w:rsidRPr="00F674F0">
        <w:t>s</w:t>
      </w:r>
      <w:r w:rsidRPr="00F674F0">
        <w:t>, in c</w:t>
      </w:r>
      <w:r w:rsidR="000122DA" w:rsidRPr="00F674F0">
        <w:t>ontrast with others, were remarkably accurate</w:t>
      </w:r>
      <w:r w:rsidRPr="00F674F0">
        <w:t xml:space="preserve"> at </w:t>
      </w:r>
      <w:r w:rsidR="008E507C" w:rsidRPr="00F674F0">
        <w:t>inferring student</w:t>
      </w:r>
      <w:r w:rsidRPr="00F674F0">
        <w:t xml:space="preserve"> comprehension from non-verbal cues. However, this was </w:t>
      </w:r>
      <w:r w:rsidR="008E507C" w:rsidRPr="00F674F0">
        <w:t>true only</w:t>
      </w:r>
      <w:r w:rsidR="007935C8" w:rsidRPr="00F674F0">
        <w:t xml:space="preserve"> when these teachers </w:t>
      </w:r>
      <w:r w:rsidR="008E507C" w:rsidRPr="00F674F0">
        <w:t>were familiar</w:t>
      </w:r>
      <w:r w:rsidRPr="00F674F0">
        <w:t xml:space="preserve"> with the students seen on the films. Hence, their awareness of individual student learning was specific and depended on their relationship with that student, rather than existing in generalizable knowledge form. In short, the experts knew their students as individuals with uniq</w:t>
      </w:r>
      <w:r w:rsidR="007935C8" w:rsidRPr="00F674F0">
        <w:t xml:space="preserve">ue quirks and expressions, and </w:t>
      </w:r>
      <w:r w:rsidR="00D97E28" w:rsidRPr="00F674F0">
        <w:t>could read</w:t>
      </w:r>
      <w:r w:rsidRPr="00F674F0">
        <w:t xml:space="preserve"> these individual reactions quite unco</w:t>
      </w:r>
      <w:r w:rsidR="000122DA" w:rsidRPr="00F674F0">
        <w:t xml:space="preserve">nsciously. Expert teachers </w:t>
      </w:r>
      <w:r w:rsidRPr="00F674F0">
        <w:t>become highly sensitive towards what their own students are learning and thinking.</w:t>
      </w:r>
    </w:p>
    <w:p w:rsidR="007935C8" w:rsidRPr="00F674F0" w:rsidRDefault="007935C8" w:rsidP="00FF6DFB">
      <w:pPr>
        <w:spacing w:after="0" w:line="240" w:lineRule="auto"/>
        <w:ind w:firstLine="720"/>
      </w:pPr>
    </w:p>
    <w:p w:rsidR="008E507C" w:rsidRPr="00F674F0" w:rsidRDefault="008E507C" w:rsidP="00704D00">
      <w:pPr>
        <w:spacing w:after="0" w:line="240" w:lineRule="auto"/>
        <w:ind w:firstLine="0"/>
        <w:rPr>
          <w:b/>
          <w:i/>
        </w:rPr>
      </w:pPr>
      <w:r w:rsidRPr="00F674F0">
        <w:rPr>
          <w:b/>
          <w:i/>
        </w:rPr>
        <w:t>Observing expert teachers in action</w:t>
      </w:r>
    </w:p>
    <w:p w:rsidR="008E507C" w:rsidRPr="00F674F0" w:rsidRDefault="009259E3" w:rsidP="00704D00">
      <w:pPr>
        <w:spacing w:after="0" w:line="240" w:lineRule="auto"/>
        <w:ind w:firstLine="567"/>
      </w:pPr>
      <w:r w:rsidRPr="00F674F0">
        <w:t xml:space="preserve">There have been many </w:t>
      </w:r>
      <w:r w:rsidR="00AD7493" w:rsidRPr="00F674F0">
        <w:t>studies into how</w:t>
      </w:r>
      <w:r w:rsidRPr="00F674F0">
        <w:t xml:space="preserve"> expert teachers function in the classroom. For instance, in one </w:t>
      </w:r>
      <w:r w:rsidR="007B6B72" w:rsidRPr="00F674F0">
        <w:t>large Americ</w:t>
      </w:r>
      <w:r w:rsidR="00915A88" w:rsidRPr="00F674F0">
        <w:t>an study</w:t>
      </w:r>
      <w:r w:rsidR="00AD7493" w:rsidRPr="00F674F0">
        <w:t>,</w:t>
      </w:r>
      <w:r w:rsidR="00915A88" w:rsidRPr="00F674F0">
        <w:t xml:space="preserve"> t</w:t>
      </w:r>
      <w:r w:rsidR="008E507C" w:rsidRPr="00F674F0">
        <w:t>he classroom skills of middle school teachers, mostly teachers of English Language Arts, were monitored as part of the program initiated by the National Board for Professional Teacher Stand</w:t>
      </w:r>
      <w:r w:rsidR="00915A88" w:rsidRPr="00F674F0">
        <w:t xml:space="preserve">ards </w:t>
      </w:r>
      <w:r w:rsidRPr="00F674F0">
        <w:t xml:space="preserve"> </w:t>
      </w:r>
      <w:r w:rsidR="001E05F8" w:rsidRPr="00F674F0">
        <w:fldChar w:fldCharType="begin"/>
      </w:r>
      <w:r w:rsidR="00E1685F" w:rsidRPr="00F674F0">
        <w:instrText xml:space="preserve"> ADDIN EN.CITE &lt;EndNote&gt;&lt;Cite&gt;&lt;Author&gt;Hattie&lt;/Author&gt;&lt;Year&gt;2009&lt;/Year&gt;&lt;RecNum&gt;264&lt;/RecNum&gt;&lt;DisplayText&gt;(Hattie, 2009; Smith, Baker, Hattie, &amp;amp; Bond, 2008)&lt;/DisplayText&gt;&lt;record&gt;&lt;rec-number&gt;264&lt;/rec-number&gt;&lt;foreign-keys&gt;&lt;key app="EN" db-id="za22warwxsf50ce0pxrx5psgr92229dxdf0t"&gt;264&lt;/key&gt;&lt;/foreign-keys&gt;&lt;ref-type name="Book"&gt;6&lt;/ref-type&gt;&lt;contributors&gt;&lt;authors&gt;&lt;author&gt;Hattie, J.A.C.&lt;/author&gt;&lt;/authors&gt;&lt;/contributors&gt;&lt;titles&gt;&lt;title&gt;Visible learning: A synthesis of over 800 meta-analyses relating to achievement.&lt;/title&gt;&lt;/titles&gt;&lt;dates&gt;&lt;year&gt;2009&lt;/year&gt;&lt;/dates&gt;&lt;pub-location&gt;London&lt;/pub-location&gt;&lt;publisher&gt;Routledge&lt;/publisher&gt;&lt;urls&gt;&lt;/urls&gt;&lt;/record&gt;&lt;/Cite&gt;&lt;Cite&gt;&lt;Author&gt;Smith&lt;/Author&gt;&lt;Year&gt;2008&lt;/Year&gt;&lt;RecNum&gt;510&lt;/RecNum&gt;&lt;record&gt;&lt;rec-number&gt;510&lt;/rec-number&gt;&lt;foreign-keys&gt;&lt;key app="EN" db-id="za22warwxsf50ce0pxrx5psgr92229dxdf0t"&gt;510&lt;/key&gt;&lt;/foreign-keys&gt;&lt;ref-type name="Book Section"&gt;5&lt;/ref-type&gt;&lt;contributors&gt;&lt;authors&gt;&lt;author&gt;Smith, T.W.&lt;/author&gt;&lt;author&gt;Baker, W.K&lt;/author&gt;&lt;author&gt;Hattie, J.A.&lt;/author&gt;&lt;author&gt;Bond, L.&lt;/author&gt;&lt;/authors&gt;&lt;secondary-authors&gt;&lt;author&gt;Ingvarson, L.&lt;/author&gt;&lt;author&gt;Hattie, J.A.C.&lt;/author&gt;&lt;/secondary-authors&gt;&lt;/contributors&gt;&lt;titles&gt;&lt;title&gt;A validity study of the certification system of the National Board  for Professional Teaching Standards&lt;/title&gt;&lt;secondary-title&gt;Assessing teachers for professional certification: The first decade of the National Board for Teaching Standards: Advances in program evaluation, Series 11&lt;/secondary-title&gt;&lt;/titles&gt;&lt;pages&gt;345-380&lt;/pages&gt;&lt;number&gt;11&lt;/number&gt;&lt;dates&gt;&lt;year&gt;2008&lt;/year&gt;&lt;/dates&gt;&lt;pub-location&gt;Oxford&lt;/pub-location&gt;&lt;publisher&gt;Elsevier&lt;/publisher&gt;&lt;urls&gt;&lt;/urls&gt;&lt;/record&gt;&lt;/Cite&gt;&lt;/EndNote&gt;</w:instrText>
      </w:r>
      <w:r w:rsidR="001E05F8" w:rsidRPr="00F674F0">
        <w:fldChar w:fldCharType="separate"/>
      </w:r>
      <w:r w:rsidR="00E1685F" w:rsidRPr="00F674F0">
        <w:rPr>
          <w:noProof/>
        </w:rPr>
        <w:t>(</w:t>
      </w:r>
      <w:hyperlink w:anchor="_ENREF_13" w:tooltip="Hattie, 2009 #264" w:history="1">
        <w:r w:rsidR="00D57B2F" w:rsidRPr="00F674F0">
          <w:rPr>
            <w:noProof/>
          </w:rPr>
          <w:t>Hattie, 2009</w:t>
        </w:r>
      </w:hyperlink>
      <w:r w:rsidR="00E1685F" w:rsidRPr="00F674F0">
        <w:rPr>
          <w:noProof/>
        </w:rPr>
        <w:t xml:space="preserve">; </w:t>
      </w:r>
      <w:hyperlink w:anchor="_ENREF_27" w:tooltip="Smith, 2008 #510" w:history="1">
        <w:r w:rsidR="00D57B2F" w:rsidRPr="00F674F0">
          <w:rPr>
            <w:noProof/>
          </w:rPr>
          <w:t>Smith, Baker, Hattie, &amp; Bond, 2008</w:t>
        </w:r>
      </w:hyperlink>
      <w:r w:rsidR="00E1685F" w:rsidRPr="00F674F0">
        <w:rPr>
          <w:noProof/>
        </w:rPr>
        <w:t>)</w:t>
      </w:r>
      <w:r w:rsidR="001E05F8" w:rsidRPr="00F674F0">
        <w:fldChar w:fldCharType="end"/>
      </w:r>
      <w:r w:rsidR="008E507C" w:rsidRPr="00F674F0">
        <w:t xml:space="preserve">.  It was </w:t>
      </w:r>
      <w:r w:rsidR="008E507C" w:rsidRPr="00F674F0">
        <w:lastRenderedPageBreak/>
        <w:t>possible to contrast 31 experts against 34 experienced but non-expert teachers. A considerable body of data, including interviews, observations, student responses and work samples, was</w:t>
      </w:r>
      <w:r w:rsidRPr="00F674F0">
        <w:t xml:space="preserve"> collected and analysed using</w:t>
      </w:r>
      <w:r w:rsidR="008E507C" w:rsidRPr="00F674F0">
        <w:t xml:space="preserve"> trained </w:t>
      </w:r>
      <w:proofErr w:type="spellStart"/>
      <w:r w:rsidR="008E507C" w:rsidRPr="00F674F0">
        <w:t>raters</w:t>
      </w:r>
      <w:proofErr w:type="spellEnd"/>
      <w:r w:rsidR="008E507C" w:rsidRPr="00F674F0">
        <w:t xml:space="preserve">.  A number of crucial differences emerged. For one thing, the experts were adept at shifting their students’ work products over from surface to deep response requirements. Hence, the students of such teachers were found to be working on tasks likely to promote deep conceptual understandings for the majority </w:t>
      </w:r>
      <w:r w:rsidR="0079756A" w:rsidRPr="00F674F0">
        <w:t xml:space="preserve">(over 80%) </w:t>
      </w:r>
      <w:r w:rsidR="008E507C" w:rsidRPr="00F674F0">
        <w:t>of their class time.</w:t>
      </w:r>
    </w:p>
    <w:p w:rsidR="00AD7493" w:rsidRPr="00F674F0" w:rsidRDefault="00AD7493" w:rsidP="00B45036">
      <w:pPr>
        <w:widowControl w:val="0"/>
        <w:spacing w:after="0" w:line="240" w:lineRule="auto"/>
        <w:ind w:left="340" w:hanging="340"/>
        <w:contextualSpacing/>
      </w:pPr>
    </w:p>
    <w:p w:rsidR="008E507C" w:rsidRPr="00F674F0" w:rsidRDefault="008E507C" w:rsidP="00AD7493">
      <w:pPr>
        <w:widowControl w:val="0"/>
        <w:spacing w:after="0" w:line="240" w:lineRule="auto"/>
        <w:ind w:left="340" w:firstLine="0"/>
        <w:contextualSpacing/>
      </w:pPr>
      <w:r w:rsidRPr="00F674F0">
        <w:t xml:space="preserve">The overall </w:t>
      </w:r>
      <w:r w:rsidR="00915A88" w:rsidRPr="00F674F0">
        <w:t xml:space="preserve">findings </w:t>
      </w:r>
      <w:r w:rsidRPr="00F674F0">
        <w:t xml:space="preserve">were as follows:  </w:t>
      </w:r>
    </w:p>
    <w:p w:rsidR="008E507C" w:rsidRPr="00F674F0" w:rsidRDefault="008E507C" w:rsidP="00B45036">
      <w:pPr>
        <w:pStyle w:val="ListParagraph"/>
        <w:widowControl w:val="0"/>
        <w:numPr>
          <w:ilvl w:val="0"/>
          <w:numId w:val="2"/>
        </w:numPr>
        <w:spacing w:after="0" w:line="240" w:lineRule="auto"/>
        <w:ind w:left="340" w:hanging="340"/>
      </w:pPr>
      <w:r w:rsidRPr="00F674F0">
        <w:t>experienced experts possess pedagogical content knowledge that is far more flexibly and innovatively employed in instruction;</w:t>
      </w:r>
    </w:p>
    <w:p w:rsidR="008E507C" w:rsidRPr="00F674F0" w:rsidRDefault="008E507C" w:rsidP="00B45036">
      <w:pPr>
        <w:pStyle w:val="ListParagraph"/>
        <w:widowControl w:val="0"/>
        <w:numPr>
          <w:ilvl w:val="0"/>
          <w:numId w:val="2"/>
        </w:numPr>
        <w:spacing w:after="0" w:line="240" w:lineRule="auto"/>
        <w:ind w:left="340" w:hanging="340"/>
      </w:pPr>
      <w:r w:rsidRPr="00F674F0">
        <w:t>they are more able to improvise and so alter instruction in response to contextual features of the classroom situation;</w:t>
      </w:r>
    </w:p>
    <w:p w:rsidR="008E507C" w:rsidRPr="00F674F0" w:rsidRDefault="008E507C" w:rsidP="00B45036">
      <w:pPr>
        <w:pStyle w:val="ListParagraph"/>
        <w:widowControl w:val="0"/>
        <w:numPr>
          <w:ilvl w:val="0"/>
          <w:numId w:val="2"/>
        </w:numPr>
        <w:spacing w:after="0" w:line="240" w:lineRule="auto"/>
        <w:ind w:left="340" w:hanging="340"/>
      </w:pPr>
      <w:r w:rsidRPr="00F674F0">
        <w:t>they understand at a deeper level the reasons for individual student success and failure on a given academic task;</w:t>
      </w:r>
    </w:p>
    <w:p w:rsidR="008E507C" w:rsidRPr="00F674F0" w:rsidRDefault="008E507C" w:rsidP="00B45036">
      <w:pPr>
        <w:pStyle w:val="ListParagraph"/>
        <w:widowControl w:val="0"/>
        <w:numPr>
          <w:ilvl w:val="0"/>
          <w:numId w:val="2"/>
        </w:numPr>
        <w:spacing w:after="0" w:line="240" w:lineRule="auto"/>
        <w:ind w:left="340" w:hanging="340"/>
      </w:pPr>
      <w:r w:rsidRPr="00F674F0">
        <w:t>their understanding of students is such that they  are more able to provide developmentally appropriate learning tasks that engage, challenge, and even intrigue students without boring or overwhelming them;</w:t>
      </w:r>
    </w:p>
    <w:p w:rsidR="008E507C" w:rsidRPr="00F674F0" w:rsidRDefault="008E507C" w:rsidP="00B45036">
      <w:pPr>
        <w:pStyle w:val="ListParagraph"/>
        <w:widowControl w:val="0"/>
        <w:numPr>
          <w:ilvl w:val="0"/>
          <w:numId w:val="2"/>
        </w:numPr>
        <w:spacing w:after="0" w:line="240" w:lineRule="auto"/>
        <w:ind w:left="340" w:hanging="340"/>
      </w:pPr>
      <w:r w:rsidRPr="00F674F0">
        <w:t>they are more able to anticipate and plan for  difficulties students are likely to encounter with new concepts;</w:t>
      </w:r>
    </w:p>
    <w:p w:rsidR="008E507C" w:rsidRPr="00F674F0" w:rsidRDefault="008E507C" w:rsidP="00B45036">
      <w:pPr>
        <w:pStyle w:val="ListParagraph"/>
        <w:widowControl w:val="0"/>
        <w:numPr>
          <w:ilvl w:val="0"/>
          <w:numId w:val="2"/>
        </w:numPr>
        <w:spacing w:after="0" w:line="240" w:lineRule="auto"/>
        <w:ind w:left="340" w:hanging="340"/>
      </w:pPr>
      <w:r w:rsidRPr="00F674F0">
        <w:t>they can more easily improvise when things do not run smoothly;</w:t>
      </w:r>
    </w:p>
    <w:p w:rsidR="008E507C" w:rsidRPr="00F674F0" w:rsidRDefault="008E507C" w:rsidP="00B45036">
      <w:pPr>
        <w:pStyle w:val="ListParagraph"/>
        <w:widowControl w:val="0"/>
        <w:numPr>
          <w:ilvl w:val="0"/>
          <w:numId w:val="2"/>
        </w:numPr>
        <w:spacing w:after="0" w:line="240" w:lineRule="auto"/>
        <w:ind w:left="340" w:hanging="340"/>
      </w:pPr>
      <w:r w:rsidRPr="00F674F0">
        <w:t>they are more able to generate accurate hypotheses about the causes of student success and failure;</w:t>
      </w:r>
    </w:p>
    <w:p w:rsidR="008E507C" w:rsidRPr="00F674F0" w:rsidRDefault="008E507C" w:rsidP="00B45036">
      <w:pPr>
        <w:pStyle w:val="ListParagraph"/>
        <w:widowControl w:val="0"/>
        <w:numPr>
          <w:ilvl w:val="0"/>
          <w:numId w:val="2"/>
        </w:numPr>
        <w:spacing w:after="0" w:line="240" w:lineRule="auto"/>
        <w:ind w:left="340" w:hanging="340"/>
      </w:pPr>
      <w:proofErr w:type="gramStart"/>
      <w:r w:rsidRPr="00F674F0">
        <w:t>they</w:t>
      </w:r>
      <w:proofErr w:type="gramEnd"/>
      <w:r w:rsidRPr="00F674F0">
        <w:t xml:space="preserve"> bring a distinct passion to their work (</w:t>
      </w:r>
      <w:r w:rsidR="00915A88" w:rsidRPr="00F674F0">
        <w:t xml:space="preserve"> see </w:t>
      </w:r>
      <w:r w:rsidRPr="00F674F0">
        <w:t>Hattie, 2009, p. 261</w:t>
      </w:r>
      <w:r w:rsidR="00BA64EC" w:rsidRPr="00F674F0">
        <w:t>, Hattie, 2012, p. 29</w:t>
      </w:r>
      <w:r w:rsidRPr="00F674F0">
        <w:t>).</w:t>
      </w:r>
    </w:p>
    <w:p w:rsidR="008E507C" w:rsidRPr="00F674F0" w:rsidRDefault="008E507C" w:rsidP="00FF6DFB">
      <w:pPr>
        <w:pStyle w:val="ListParagraph"/>
        <w:spacing w:after="0" w:line="240" w:lineRule="auto"/>
        <w:ind w:left="0"/>
      </w:pPr>
    </w:p>
    <w:p w:rsidR="008E507C" w:rsidRPr="00F674F0" w:rsidRDefault="008E507C" w:rsidP="00704D00">
      <w:pPr>
        <w:spacing w:after="0" w:line="240" w:lineRule="auto"/>
        <w:ind w:firstLine="567"/>
      </w:pPr>
      <w:r w:rsidRPr="00F674F0">
        <w:t>The expert teachers scored more highly than the experienced teachers on a number of measured attributes. But for simplicity</w:t>
      </w:r>
      <w:r w:rsidR="00704D00" w:rsidRPr="00F674F0">
        <w:t>,</w:t>
      </w:r>
      <w:r w:rsidRPr="00F674F0">
        <w:t xml:space="preserve"> these attributes can be </w:t>
      </w:r>
      <w:r w:rsidR="00BA64EC" w:rsidRPr="00F674F0">
        <w:t>grouped in</w:t>
      </w:r>
      <w:r w:rsidRPr="00F674F0">
        <w:t xml:space="preserve"> terms of three major dimensions:  (a) setting goals and using challenge to bring out the best in their students’ efforts, (b) monitoring student learning and </w:t>
      </w:r>
      <w:r w:rsidR="00426240" w:rsidRPr="00F674F0">
        <w:t>using such</w:t>
      </w:r>
      <w:r w:rsidRPr="00F674F0">
        <w:t xml:space="preserve"> feedback to assist their teaching decisions, and (c) drawing on strong levels of c</w:t>
      </w:r>
      <w:r w:rsidR="00AD7493" w:rsidRPr="00F674F0">
        <w:t>urriculum knowledge which allowed</w:t>
      </w:r>
      <w:r w:rsidRPr="00F674F0">
        <w:t xml:space="preserve"> them to adapt teaching to the individual context and be able to diagnose instructional requirements quickly.  </w:t>
      </w:r>
    </w:p>
    <w:p w:rsidR="008E507C" w:rsidRPr="00F674F0" w:rsidRDefault="008E507C" w:rsidP="00704D00">
      <w:pPr>
        <w:spacing w:after="0" w:line="240" w:lineRule="auto"/>
        <w:ind w:firstLine="567"/>
      </w:pPr>
      <w:r w:rsidRPr="00F674F0">
        <w:t>To watc</w:t>
      </w:r>
      <w:r w:rsidR="00704D00" w:rsidRPr="00F674F0">
        <w:t xml:space="preserve">h such expert teachers during classroom instruction </w:t>
      </w:r>
      <w:r w:rsidR="007B6B72" w:rsidRPr="00F674F0">
        <w:t>periods is</w:t>
      </w:r>
      <w:r w:rsidRPr="00F674F0">
        <w:t xml:space="preserve"> to be singula</w:t>
      </w:r>
      <w:r w:rsidR="004317C3" w:rsidRPr="00F674F0">
        <w:t xml:space="preserve">rly impressed with their capacity in </w:t>
      </w:r>
      <w:r w:rsidRPr="00F674F0">
        <w:t>making a serie</w:t>
      </w:r>
      <w:r w:rsidR="00704D00" w:rsidRPr="00F674F0">
        <w:t>s of integrated decisions juggling</w:t>
      </w:r>
      <w:r w:rsidRPr="00F674F0">
        <w:t xml:space="preserve"> managerial and </w:t>
      </w:r>
      <w:r w:rsidR="00704D00" w:rsidRPr="00F674F0">
        <w:t>instructional aspects</w:t>
      </w:r>
      <w:r w:rsidR="004317C3" w:rsidRPr="00F674F0">
        <w:t xml:space="preserve"> seamlessly</w:t>
      </w:r>
      <w:r w:rsidRPr="00F674F0">
        <w:t xml:space="preserve">. </w:t>
      </w:r>
      <w:r w:rsidR="007B6B72" w:rsidRPr="00F674F0">
        <w:t>The observers in this research</w:t>
      </w:r>
      <w:r w:rsidRPr="00F674F0">
        <w:t xml:space="preserve"> often comment</w:t>
      </w:r>
      <w:r w:rsidR="007B6B72" w:rsidRPr="00F674F0">
        <w:t>ed</w:t>
      </w:r>
      <w:r w:rsidRPr="00F674F0">
        <w:t xml:space="preserve"> on the orchestration and organisation of the experts’ classrooms, and the virtual absence of student misbehaviour. These are rooms wherein students are too busy and goal-oriented to act out, and where misbehaviour occasions disapproval from other students.</w:t>
      </w:r>
    </w:p>
    <w:p w:rsidR="008E507C" w:rsidRPr="00F674F0" w:rsidRDefault="008E507C" w:rsidP="00704D00">
      <w:pPr>
        <w:spacing w:after="0" w:line="240" w:lineRule="auto"/>
        <w:ind w:firstLine="567"/>
      </w:pPr>
      <w:r w:rsidRPr="00F674F0">
        <w:t>One aspect that often surfaces when interviewing expert teachers is that they readily will talk about classroo</w:t>
      </w:r>
      <w:r w:rsidR="0079756A" w:rsidRPr="00F674F0">
        <w:t>m events that could, or just might,</w:t>
      </w:r>
      <w:r w:rsidRPr="00F674F0">
        <w:t xml:space="preserve"> happen.  It is as though they are mentally prepared for possibilities, however remote. </w:t>
      </w:r>
      <w:r w:rsidR="00BA64EC" w:rsidRPr="00F674F0">
        <w:t>They anticipate the typ</w:t>
      </w:r>
      <w:r w:rsidR="00AD7493" w:rsidRPr="00F674F0">
        <w:t>e of errors their students could</w:t>
      </w:r>
      <w:r w:rsidR="00BA64EC" w:rsidRPr="00F674F0">
        <w:t xml:space="preserve"> show. </w:t>
      </w:r>
      <w:r w:rsidRPr="00F674F0">
        <w:t xml:space="preserve">Several early studies noted that highly experienced teachers appeared to have poorly developed lesson plans, at least as furnished </w:t>
      </w:r>
      <w:r w:rsidR="00D97E28" w:rsidRPr="00F674F0">
        <w:t>on paper</w:t>
      </w:r>
      <w:r w:rsidRPr="00F674F0">
        <w:t>. But what was occurring was that the more experienced a teacher became the more such plans became familiar scr</w:t>
      </w:r>
      <w:r w:rsidR="00AE5C2D" w:rsidRPr="00F674F0">
        <w:t>ipts and routines in the head.</w:t>
      </w:r>
      <w:r w:rsidRPr="00F674F0">
        <w:t xml:space="preserve"> However, they are not fixed scripts, but ones that permit considerable variation and improvisation</w:t>
      </w:r>
      <w:r w:rsidR="00AE5C2D" w:rsidRPr="00F674F0">
        <w:t xml:space="preserve"> </w:t>
      </w:r>
      <w:r w:rsidR="001E05F8" w:rsidRPr="00F674F0">
        <w:fldChar w:fldCharType="begin"/>
      </w:r>
      <w:r w:rsidR="00DE4A69" w:rsidRPr="00F674F0">
        <w:instrText xml:space="preserve"> ADDIN EN.CITE &lt;EndNote&gt;&lt;Cite&gt;&lt;Author&gt;Borko&lt;/Author&gt;&lt;Year&gt;1989&lt;/Year&gt;&lt;RecNum&gt;305&lt;/RecNum&gt;&lt;DisplayText&gt;(Borko &amp;amp; Livingston, 1989; Livingston &amp;amp; Borko, 1989)&lt;/DisplayText&gt;&lt;record&gt;&lt;rec-number&gt;305&lt;/rec-number&gt;&lt;foreign-keys&gt;&lt;key app="EN" db-id="za22warwxsf50ce0pxrx5psgr92229dxdf0t"&gt;305&lt;/key&gt;&lt;/foreign-keys&gt;&lt;ref-type name="Journal Article"&gt;17&lt;/ref-type&gt;&lt;contributors&gt;&lt;authors&gt;&lt;author&gt;Borko, Hilda&lt;/author&gt;&lt;author&gt;Livingston, Carol&lt;/author&gt;&lt;/authors&gt;&lt;/contributors&gt;&lt;titles&gt;&lt;title&gt;Cognition and improvisation: Differences in mathematics instruction by expert and novice teachers&lt;/title&gt;&lt;secondary-title&gt;American Educational Research Journal&lt;/secondary-title&gt;&lt;/titles&gt;&lt;periodical&gt;&lt;full-title&gt;American Educational Research Journal&lt;/full-title&gt;&lt;/periodical&gt;&lt;pages&gt;473-498&lt;/pages&gt;&lt;volume&gt;26&lt;/volume&gt;&lt;number&gt;4&lt;/number&gt;&lt;dates&gt;&lt;year&gt;1989&lt;/year&gt;&lt;pub-dates&gt;&lt;date&gt;December 21, 1989&lt;/date&gt;&lt;/pub-dates&gt;&lt;/dates&gt;&lt;urls&gt;&lt;related-urls&gt;&lt;url&gt;http://aer.sagepub.com/content/26/4/473.abstract&lt;/url&gt;&lt;/related-urls&gt;&lt;/urls&gt;&lt;electronic-resource-num&gt;10.3102/00028312026004473&lt;/electronic-resource-num&gt;&lt;/record&gt;&lt;/Cite&gt;&lt;Cite&gt;&lt;Author&gt;Livingston&lt;/Author&gt;&lt;Year&gt;1989&lt;/Year&gt;&lt;RecNum&gt;507&lt;/RecNum&gt;&lt;record&gt;&lt;rec-number&gt;507&lt;/rec-number&gt;&lt;foreign-keys&gt;&lt;key app="EN" db-id="za22warwxsf50ce0pxrx5psgr92229dxdf0t"&gt;507&lt;/key&gt;&lt;/foreign-keys&gt;&lt;ref-type name="Journal Article"&gt;17&lt;/ref-type&gt;&lt;contributors&gt;&lt;authors&gt;&lt;author&gt;Livingston, Carol&lt;/author&gt;&lt;author&gt;Borko, Hilda&lt;/author&gt;&lt;/authors&gt;&lt;/contributors&gt;&lt;titles&gt;&lt;title&gt;Expert-novice differences in teaching: A cognitive analysis and implications for teacher education&lt;/title&gt;&lt;secondary-title&gt;Journal of Teacher Education&lt;/secondary-title&gt;&lt;/titles&gt;&lt;periodical&gt;&lt;full-title&gt;Journal of Teacher Education&lt;/full-title&gt;&lt;/periodical&gt;&lt;pages&gt;36-42&lt;/pages&gt;&lt;volume&gt;40&lt;/volume&gt;&lt;number&gt;4&lt;/number&gt;&lt;dates&gt;&lt;year&gt;1989&lt;/year&gt;&lt;pub-dates&gt;&lt;date&gt;July 1, 1989&lt;/date&gt;&lt;/pub-dates&gt;&lt;/dates&gt;&lt;urls&gt;&lt;related-urls&gt;&lt;url&gt;http://jte.sagepub.com/content/40/4/36.abstract&lt;/url&gt;&lt;/related-urls&gt;&lt;/urls&gt;&lt;electronic-resource-num&gt;10.1177/002248718904000407&lt;/electronic-resource-num&gt;&lt;/record&gt;&lt;/Cite&gt;&lt;/EndNote&gt;</w:instrText>
      </w:r>
      <w:r w:rsidR="001E05F8" w:rsidRPr="00F674F0">
        <w:fldChar w:fldCharType="separate"/>
      </w:r>
      <w:r w:rsidR="00DE4A69" w:rsidRPr="00F674F0">
        <w:rPr>
          <w:noProof/>
        </w:rPr>
        <w:t>(</w:t>
      </w:r>
      <w:hyperlink w:anchor="_ENREF_5" w:tooltip="Borko, 1989 #305" w:history="1">
        <w:r w:rsidR="00D57B2F" w:rsidRPr="00F674F0">
          <w:rPr>
            <w:noProof/>
          </w:rPr>
          <w:t>Borko &amp; Livingston, 1989</w:t>
        </w:r>
      </w:hyperlink>
      <w:r w:rsidR="00DE4A69" w:rsidRPr="00F674F0">
        <w:rPr>
          <w:noProof/>
        </w:rPr>
        <w:t xml:space="preserve">; </w:t>
      </w:r>
      <w:hyperlink w:anchor="_ENREF_20" w:tooltip="Livingston, 1989 #507" w:history="1">
        <w:r w:rsidR="00D57B2F" w:rsidRPr="00F674F0">
          <w:rPr>
            <w:noProof/>
          </w:rPr>
          <w:t>Livingston &amp; Borko, 1989</w:t>
        </w:r>
      </w:hyperlink>
      <w:r w:rsidR="00DE4A69" w:rsidRPr="00F674F0">
        <w:rPr>
          <w:noProof/>
        </w:rPr>
        <w:t>)</w:t>
      </w:r>
      <w:r w:rsidR="001E05F8" w:rsidRPr="00F674F0">
        <w:fldChar w:fldCharType="end"/>
      </w:r>
      <w:r w:rsidRPr="00F674F0">
        <w:t>. Their knowledge base is highly procedural in that many of their skills ha</w:t>
      </w:r>
      <w:r w:rsidR="00AD7493" w:rsidRPr="00F674F0">
        <w:t xml:space="preserve">ve a basis in making available </w:t>
      </w:r>
      <w:r w:rsidRPr="00F674F0">
        <w:t xml:space="preserve"> a range of viable actions, rather than in believing there exists just one ‘correct’ way to handle any one current problem.</w:t>
      </w:r>
    </w:p>
    <w:p w:rsidR="008E507C" w:rsidRPr="00F674F0" w:rsidRDefault="008E507C" w:rsidP="00FF6DFB">
      <w:pPr>
        <w:spacing w:after="0" w:line="240" w:lineRule="auto"/>
        <w:rPr>
          <w:b/>
          <w:i/>
        </w:rPr>
      </w:pPr>
    </w:p>
    <w:p w:rsidR="008E507C" w:rsidRPr="00F674F0" w:rsidRDefault="008E507C" w:rsidP="00DE4A69">
      <w:pPr>
        <w:spacing w:after="0" w:line="240" w:lineRule="auto"/>
        <w:ind w:firstLine="0"/>
        <w:rPr>
          <w:b/>
          <w:i/>
        </w:rPr>
      </w:pPr>
      <w:r w:rsidRPr="00F674F0">
        <w:rPr>
          <w:b/>
          <w:i/>
        </w:rPr>
        <w:t>In sum: Expert teaching as interpersonal sensitivity</w:t>
      </w:r>
    </w:p>
    <w:p w:rsidR="008E507C" w:rsidRPr="00F674F0" w:rsidRDefault="008E507C" w:rsidP="00704D00">
      <w:pPr>
        <w:spacing w:after="0" w:line="240" w:lineRule="auto"/>
        <w:ind w:firstLine="567"/>
      </w:pPr>
      <w:r w:rsidRPr="00F674F0">
        <w:t xml:space="preserve">There is </w:t>
      </w:r>
      <w:r w:rsidR="00B15C9A" w:rsidRPr="00F674F0">
        <w:t xml:space="preserve">now </w:t>
      </w:r>
      <w:r w:rsidRPr="00F674F0">
        <w:t>a considerable body of knowledge informing us that (a) not only can expert teachers be identified t</w:t>
      </w:r>
      <w:r w:rsidR="007F68F2" w:rsidRPr="00F674F0">
        <w:t>hrough valid measures</w:t>
      </w:r>
      <w:r w:rsidRPr="00F674F0">
        <w:t xml:space="preserve">, but </w:t>
      </w:r>
      <w:r w:rsidR="00EC588B" w:rsidRPr="00F674F0">
        <w:t>also (b) that such experts display</w:t>
      </w:r>
      <w:r w:rsidR="00AD7493" w:rsidRPr="00F674F0">
        <w:t xml:space="preserve"> psychological traits</w:t>
      </w:r>
      <w:r w:rsidR="00EC588B" w:rsidRPr="00F674F0">
        <w:t xml:space="preserve"> known to </w:t>
      </w:r>
      <w:r w:rsidRPr="00F674F0">
        <w:t xml:space="preserve">underpin </w:t>
      </w:r>
      <w:r w:rsidR="00F15980" w:rsidRPr="00F674F0">
        <w:t>expertise in</w:t>
      </w:r>
      <w:r w:rsidR="00DE4A69" w:rsidRPr="00F674F0">
        <w:t xml:space="preserve"> other professional fields. These notions are especially </w:t>
      </w:r>
      <w:r w:rsidR="00DE4A69" w:rsidRPr="00F674F0">
        <w:lastRenderedPageBreak/>
        <w:t>pertinent give</w:t>
      </w:r>
      <w:r w:rsidR="00B15C9A" w:rsidRPr="00F674F0">
        <w:t>n the well validated notion</w:t>
      </w:r>
      <w:r w:rsidR="00DE4A69" w:rsidRPr="00F674F0">
        <w:t xml:space="preserve"> that </w:t>
      </w:r>
      <w:r w:rsidRPr="00F674F0">
        <w:t>acquiring expertise knowledge within a given domain can actuall</w:t>
      </w:r>
      <w:r w:rsidR="00DE4A69" w:rsidRPr="00F674F0">
        <w:t>y create difficulties for</w:t>
      </w:r>
      <w:r w:rsidRPr="00F674F0">
        <w:t xml:space="preserve"> that person </w:t>
      </w:r>
      <w:r w:rsidR="00DE4A69" w:rsidRPr="00F674F0">
        <w:t xml:space="preserve">when </w:t>
      </w:r>
      <w:proofErr w:type="gramStart"/>
      <w:r w:rsidR="00DE4A69" w:rsidRPr="00F674F0">
        <w:t xml:space="preserve">attempting </w:t>
      </w:r>
      <w:r w:rsidR="008D78D2" w:rsidRPr="00F674F0">
        <w:t xml:space="preserve"> to</w:t>
      </w:r>
      <w:proofErr w:type="gramEnd"/>
      <w:r w:rsidR="008D78D2" w:rsidRPr="00F674F0">
        <w:t xml:space="preserve"> teach relevant </w:t>
      </w:r>
      <w:r w:rsidR="00EC588B" w:rsidRPr="00F674F0">
        <w:t xml:space="preserve">domain knowledge to a </w:t>
      </w:r>
      <w:r w:rsidRPr="00F674F0">
        <w:t xml:space="preserve">novice. The </w:t>
      </w:r>
      <w:r w:rsidR="008D78D2" w:rsidRPr="00F674F0">
        <w:t xml:space="preserve">empathy </w:t>
      </w:r>
      <w:r w:rsidRPr="00F674F0">
        <w:t>gap from novice to expert can become too wide for the expert to sensitively diagnose. Situations easily arise where a novice and an expert end up equally frustrated.</w:t>
      </w:r>
      <w:r w:rsidR="00DE4A69" w:rsidRPr="00F674F0">
        <w:t xml:space="preserve"> Although we </w:t>
      </w:r>
      <w:r w:rsidR="00853CFD" w:rsidRPr="00F674F0">
        <w:t xml:space="preserve">do not </w:t>
      </w:r>
      <w:r w:rsidR="00DE4A69" w:rsidRPr="00F674F0">
        <w:t>know of</w:t>
      </w:r>
      <w:r w:rsidR="00AD7493" w:rsidRPr="00F674F0">
        <w:t xml:space="preserve"> any such studies, it is </w:t>
      </w:r>
      <w:r w:rsidR="00DE4A69" w:rsidRPr="00F674F0">
        <w:t>possible that many excellent teachers experience problems when it comes to transmitting their skills and expertise to less skilled teachers. Superb teachers do not invariably turn into respected teacher educators.</w:t>
      </w:r>
    </w:p>
    <w:p w:rsidR="008E507C" w:rsidRPr="00F674F0" w:rsidRDefault="008D78D2" w:rsidP="00704D00">
      <w:pPr>
        <w:spacing w:after="0" w:line="240" w:lineRule="auto"/>
        <w:ind w:firstLine="567"/>
      </w:pPr>
      <w:r w:rsidRPr="00F674F0">
        <w:t xml:space="preserve">When we read </w:t>
      </w:r>
      <w:r w:rsidR="00AD7493" w:rsidRPr="00F674F0">
        <w:t xml:space="preserve">into </w:t>
      </w:r>
      <w:r w:rsidRPr="00F674F0">
        <w:t>this literature it strikes us that teaching is a high intensity interpersonal activity demanding sensitivity to the feedback information learners give out</w:t>
      </w:r>
      <w:r w:rsidR="008972BE" w:rsidRPr="00F674F0">
        <w:t xml:space="preserve"> continuously</w:t>
      </w:r>
      <w:r w:rsidRPr="00F674F0">
        <w:t xml:space="preserve">. </w:t>
      </w:r>
      <w:r w:rsidR="00EC588B" w:rsidRPr="00F674F0">
        <w:t>Particular</w:t>
      </w:r>
      <w:r w:rsidR="008E507C" w:rsidRPr="00F674F0">
        <w:t xml:space="preserve"> human beings have been able to develop ele</w:t>
      </w:r>
      <w:r w:rsidR="008972BE" w:rsidRPr="00F674F0">
        <w:t>vated sensitivity to the</w:t>
      </w:r>
      <w:r w:rsidR="00BA64EC" w:rsidRPr="00F674F0">
        <w:t xml:space="preserve"> learning needs of the student</w:t>
      </w:r>
      <w:r w:rsidR="008E507C" w:rsidRPr="00F674F0">
        <w:t>. Analysis of both the laboratory projects and classroom observation data inform us that expert teachers do not merely res</w:t>
      </w:r>
      <w:r w:rsidR="00F15980" w:rsidRPr="00F674F0">
        <w:t>pond to arbitrary cues on call</w:t>
      </w:r>
      <w:r w:rsidRPr="00F674F0">
        <w:t>. Instead, they improvise</w:t>
      </w:r>
      <w:r w:rsidR="00BA64EC" w:rsidRPr="00F674F0">
        <w:t>, but in a calculated and measured manner</w:t>
      </w:r>
      <w:r w:rsidRPr="00F674F0">
        <w:t xml:space="preserve">. </w:t>
      </w:r>
      <w:r w:rsidR="00BA64EC" w:rsidRPr="00F674F0">
        <w:t xml:space="preserve">They scan their class </w:t>
      </w:r>
      <w:r w:rsidR="008972BE" w:rsidRPr="00F674F0">
        <w:t xml:space="preserve">every few seconds </w:t>
      </w:r>
      <w:r w:rsidR="00E91731" w:rsidRPr="00F674F0">
        <w:t xml:space="preserve">and read </w:t>
      </w:r>
      <w:r w:rsidR="00BA64EC" w:rsidRPr="00F674F0">
        <w:t xml:space="preserve">students’ </w:t>
      </w:r>
      <w:r w:rsidR="00E91731" w:rsidRPr="00F674F0">
        <w:t xml:space="preserve">body language. There is constant adjustment and adaptation, which is made possible only through drawing upon knowledge of the material to be taught, and the individual dispositions of the students. </w:t>
      </w:r>
      <w:r w:rsidRPr="00F674F0">
        <w:t>T</w:t>
      </w:r>
      <w:r w:rsidR="00E91731" w:rsidRPr="00F674F0">
        <w:t xml:space="preserve">heir expertise enables these teachers </w:t>
      </w:r>
      <w:r w:rsidR="00F15980" w:rsidRPr="00F674F0">
        <w:t xml:space="preserve">to </w:t>
      </w:r>
      <w:r w:rsidRPr="00F674F0">
        <w:t xml:space="preserve">direct and </w:t>
      </w:r>
      <w:r w:rsidR="008E507C" w:rsidRPr="00F674F0">
        <w:t>shape the classroom world and skilfully entice their students into becoming motivated learners sharing the same learning goals as the teacher</w:t>
      </w:r>
      <w:r w:rsidR="00F15980" w:rsidRPr="00F674F0">
        <w:t>. T</w:t>
      </w:r>
      <w:r w:rsidR="008E507C" w:rsidRPr="00F674F0">
        <w:t>o get to this point entails considerable knowledge</w:t>
      </w:r>
      <w:r w:rsidR="00BA64EC" w:rsidRPr="00F674F0">
        <w:t xml:space="preserve">, </w:t>
      </w:r>
      <w:r w:rsidR="00426240" w:rsidRPr="00F674F0">
        <w:t>responsiveness to</w:t>
      </w:r>
      <w:r w:rsidR="00BA64EC" w:rsidRPr="00F674F0">
        <w:t xml:space="preserve"> feedback, deliberate practice</w:t>
      </w:r>
      <w:r w:rsidR="00426240" w:rsidRPr="00F674F0">
        <w:t>, and</w:t>
      </w:r>
      <w:r w:rsidR="008E507C" w:rsidRPr="00F674F0">
        <w:t xml:space="preserve"> personal investment over </w:t>
      </w:r>
      <w:r w:rsidR="00E1685F" w:rsidRPr="00F674F0">
        <w:t xml:space="preserve">at </w:t>
      </w:r>
      <w:r w:rsidR="00426240" w:rsidRPr="00F674F0">
        <w:t>least 5</w:t>
      </w:r>
      <w:r w:rsidR="008E507C" w:rsidRPr="00F674F0">
        <w:t xml:space="preserve"> to 10 years of development. </w:t>
      </w:r>
    </w:p>
    <w:p w:rsidR="008E507C" w:rsidRPr="00F674F0" w:rsidRDefault="00F15980" w:rsidP="00B45036">
      <w:pPr>
        <w:spacing w:after="0" w:line="240" w:lineRule="auto"/>
        <w:ind w:firstLine="567"/>
      </w:pPr>
      <w:r w:rsidRPr="00F674F0">
        <w:t xml:space="preserve">According to </w:t>
      </w:r>
      <w:proofErr w:type="spellStart"/>
      <w:r w:rsidRPr="00F674F0">
        <w:rPr>
          <w:u w:val="single"/>
        </w:rPr>
        <w:t>Leinhardt</w:t>
      </w:r>
      <w:proofErr w:type="spellEnd"/>
      <w:proofErr w:type="gramStart"/>
      <w:r w:rsidRPr="00F674F0">
        <w:t xml:space="preserve">, </w:t>
      </w:r>
      <w:r w:rsidR="008E507C" w:rsidRPr="00F674F0">
        <w:t xml:space="preserve"> “</w:t>
      </w:r>
      <w:proofErr w:type="gramEnd"/>
      <w:r w:rsidR="008E507C" w:rsidRPr="00F674F0">
        <w:rPr>
          <w:i/>
        </w:rPr>
        <w:t xml:space="preserve">Teaching is the art of transmitting knowledge in a way that ensures the learner receives it” </w:t>
      </w:r>
      <w:r w:rsidRPr="00F674F0">
        <w:t>(</w:t>
      </w:r>
      <w:r w:rsidR="008E507C" w:rsidRPr="00F674F0">
        <w:t>1987, p.225). We f</w:t>
      </w:r>
      <w:r w:rsidRPr="00F674F0">
        <w:t xml:space="preserve">ind this a remarkably insightful </w:t>
      </w:r>
      <w:r w:rsidR="008E507C" w:rsidRPr="00F674F0">
        <w:t>observation. The ability to use words, demonstrations, and feedback</w:t>
      </w:r>
      <w:r w:rsidRPr="00F674F0">
        <w:t>, to</w:t>
      </w:r>
      <w:r w:rsidR="008E507C" w:rsidRPr="00F674F0">
        <w:t xml:space="preserve"> explain complex i</w:t>
      </w:r>
      <w:r w:rsidRPr="00F674F0">
        <w:t>deas and concepts to young humans</w:t>
      </w:r>
      <w:r w:rsidR="008E507C" w:rsidRPr="00F674F0">
        <w:t xml:space="preserve"> who</w:t>
      </w:r>
      <w:r w:rsidR="00E1685F" w:rsidRPr="00F674F0">
        <w:t xml:space="preserve"> may</w:t>
      </w:r>
      <w:r w:rsidR="008E507C" w:rsidRPr="00F674F0">
        <w:t xml:space="preserve"> lack initial motivation and knowledge, is not a skill to treat lightly. Transmitting knowledge does</w:t>
      </w:r>
      <w:r w:rsidRPr="00F674F0">
        <w:t xml:space="preserve"> not mean just talking at students as</w:t>
      </w:r>
      <w:r w:rsidR="008E507C" w:rsidRPr="00F674F0">
        <w:t xml:space="preserve"> that is only a minor aspect of the proce</w:t>
      </w:r>
      <w:r w:rsidRPr="00F674F0">
        <w:t xml:space="preserve">ss. Instead, this is a process </w:t>
      </w:r>
      <w:r w:rsidR="008E507C" w:rsidRPr="00F674F0">
        <w:t>that rests upon keen levels of intelligence, interpersonal sensitivity and professional skill.</w:t>
      </w:r>
    </w:p>
    <w:p w:rsidR="00FF6DFB" w:rsidRPr="00F674F0" w:rsidRDefault="00FF6DFB" w:rsidP="00FF6DFB"/>
    <w:p w:rsidR="000122DA" w:rsidRPr="00F674F0" w:rsidRDefault="00AE5C2D" w:rsidP="00FF6DFB">
      <w:pPr>
        <w:ind w:firstLine="0"/>
        <w:rPr>
          <w:b/>
        </w:rPr>
      </w:pPr>
      <w:r w:rsidRPr="00F674F0">
        <w:rPr>
          <w:b/>
        </w:rPr>
        <w:t xml:space="preserve"> References</w:t>
      </w:r>
    </w:p>
    <w:p w:rsidR="00D57B2F" w:rsidRPr="00F674F0" w:rsidRDefault="001E05F8" w:rsidP="00D57B2F">
      <w:pPr>
        <w:spacing w:after="0" w:line="240" w:lineRule="auto"/>
        <w:ind w:left="720" w:hanging="720"/>
        <w:rPr>
          <w:noProof/>
        </w:rPr>
      </w:pPr>
      <w:r w:rsidRPr="00F674F0">
        <w:fldChar w:fldCharType="begin"/>
      </w:r>
      <w:r w:rsidR="000122DA" w:rsidRPr="00F674F0">
        <w:instrText xml:space="preserve"> ADDIN EN.REFLIST </w:instrText>
      </w:r>
      <w:r w:rsidRPr="00F674F0">
        <w:fldChar w:fldCharType="separate"/>
      </w:r>
      <w:bookmarkStart w:id="1" w:name="_ENREF_1"/>
      <w:r w:rsidR="00D57B2F" w:rsidRPr="00F674F0">
        <w:rPr>
          <w:noProof/>
        </w:rPr>
        <w:t xml:space="preserve">Berliner, D. C. (1986). In pursuit of the expert pedagogue. </w:t>
      </w:r>
      <w:r w:rsidR="00D57B2F" w:rsidRPr="00F674F0">
        <w:rPr>
          <w:i/>
          <w:noProof/>
        </w:rPr>
        <w:t>Educational Researcher, 15</w:t>
      </w:r>
      <w:r w:rsidR="00D57B2F" w:rsidRPr="00F674F0">
        <w:rPr>
          <w:noProof/>
        </w:rPr>
        <w:t>(7), 5-13.</w:t>
      </w:r>
      <w:bookmarkEnd w:id="1"/>
    </w:p>
    <w:p w:rsidR="00D57B2F" w:rsidRPr="00F674F0" w:rsidRDefault="00D57B2F" w:rsidP="00D57B2F">
      <w:pPr>
        <w:spacing w:after="0" w:line="240" w:lineRule="auto"/>
        <w:ind w:left="720" w:hanging="720"/>
        <w:rPr>
          <w:noProof/>
        </w:rPr>
      </w:pPr>
      <w:bookmarkStart w:id="2" w:name="_ENREF_2"/>
      <w:r w:rsidRPr="00F674F0">
        <w:rPr>
          <w:noProof/>
        </w:rPr>
        <w:t xml:space="preserve">Berliner, D. C. (1992). Some perspectives on field systems research for the study of teaching expertise. </w:t>
      </w:r>
      <w:r w:rsidRPr="00F674F0">
        <w:rPr>
          <w:i/>
          <w:noProof/>
        </w:rPr>
        <w:t>Journal of Teaching in Physical Education, 12</w:t>
      </w:r>
      <w:r w:rsidRPr="00F674F0">
        <w:rPr>
          <w:noProof/>
        </w:rPr>
        <w:t>(1), 96-103.</w:t>
      </w:r>
      <w:bookmarkEnd w:id="2"/>
    </w:p>
    <w:p w:rsidR="00D57B2F" w:rsidRPr="00F674F0" w:rsidRDefault="00D57B2F" w:rsidP="00D57B2F">
      <w:pPr>
        <w:spacing w:after="0" w:line="240" w:lineRule="auto"/>
        <w:ind w:left="720" w:hanging="720"/>
        <w:rPr>
          <w:noProof/>
        </w:rPr>
      </w:pPr>
      <w:bookmarkStart w:id="3" w:name="_ENREF_3"/>
      <w:r w:rsidRPr="00F674F0">
        <w:rPr>
          <w:noProof/>
        </w:rPr>
        <w:t xml:space="preserve">Berliner, D. C. (2004). Describing the behavior and documenting the accomplishments of expert teachers. </w:t>
      </w:r>
      <w:r w:rsidRPr="00F674F0">
        <w:rPr>
          <w:i/>
          <w:noProof/>
        </w:rPr>
        <w:t>Bulletin of Science Technology and Society, 24</w:t>
      </w:r>
      <w:r w:rsidRPr="00F674F0">
        <w:rPr>
          <w:noProof/>
        </w:rPr>
        <w:t>(3), 200-212.</w:t>
      </w:r>
      <w:bookmarkEnd w:id="3"/>
    </w:p>
    <w:p w:rsidR="00D57B2F" w:rsidRPr="00F674F0" w:rsidRDefault="00D57B2F" w:rsidP="00D57B2F">
      <w:pPr>
        <w:spacing w:after="0" w:line="240" w:lineRule="auto"/>
        <w:ind w:left="720" w:hanging="720"/>
        <w:rPr>
          <w:noProof/>
        </w:rPr>
      </w:pPr>
      <w:bookmarkStart w:id="4" w:name="_ENREF_4"/>
      <w:r w:rsidRPr="00F674F0">
        <w:rPr>
          <w:noProof/>
        </w:rPr>
        <w:t xml:space="preserve">Birch, S. A. J., &amp; Bloom, P. (2007). The curse of knowledge in reasoning about false beliefs. </w:t>
      </w:r>
      <w:r w:rsidRPr="00F674F0">
        <w:rPr>
          <w:i/>
          <w:noProof/>
        </w:rPr>
        <w:t>Psychological Science, 18</w:t>
      </w:r>
      <w:r w:rsidRPr="00F674F0">
        <w:rPr>
          <w:noProof/>
        </w:rPr>
        <w:t>(5), 382-386.</w:t>
      </w:r>
      <w:bookmarkEnd w:id="4"/>
    </w:p>
    <w:p w:rsidR="00D57B2F" w:rsidRPr="00F674F0" w:rsidRDefault="00D57B2F" w:rsidP="00D57B2F">
      <w:pPr>
        <w:spacing w:after="0" w:line="240" w:lineRule="auto"/>
        <w:ind w:left="720" w:hanging="720"/>
        <w:rPr>
          <w:noProof/>
        </w:rPr>
      </w:pPr>
      <w:bookmarkStart w:id="5" w:name="_ENREF_5"/>
      <w:r w:rsidRPr="00F674F0">
        <w:rPr>
          <w:noProof/>
        </w:rPr>
        <w:t xml:space="preserve">Borko, H., &amp; Livingston, C. (1989). Cognition and improvisation: Differences in mathematics instruction by expert and novice teachers. </w:t>
      </w:r>
      <w:r w:rsidRPr="00F674F0">
        <w:rPr>
          <w:i/>
          <w:noProof/>
        </w:rPr>
        <w:t>American Educational Research Journal, 26</w:t>
      </w:r>
      <w:r w:rsidRPr="00F674F0">
        <w:rPr>
          <w:noProof/>
        </w:rPr>
        <w:t>(4), 473-498.</w:t>
      </w:r>
      <w:bookmarkEnd w:id="5"/>
    </w:p>
    <w:p w:rsidR="00D57B2F" w:rsidRPr="00F674F0" w:rsidRDefault="00D57B2F" w:rsidP="00D57B2F">
      <w:pPr>
        <w:spacing w:after="0" w:line="240" w:lineRule="auto"/>
        <w:ind w:left="720" w:hanging="720"/>
        <w:rPr>
          <w:noProof/>
        </w:rPr>
      </w:pPr>
      <w:bookmarkStart w:id="6" w:name="_ENREF_6"/>
      <w:r w:rsidRPr="00F674F0">
        <w:rPr>
          <w:noProof/>
        </w:rPr>
        <w:t xml:space="preserve">Bryan, W. L., &amp; Harter, N. (1899). Studies on the telegraphic language: The acquisition of a hierarchy of habits. </w:t>
      </w:r>
      <w:r w:rsidRPr="00F674F0">
        <w:rPr>
          <w:i/>
          <w:noProof/>
        </w:rPr>
        <w:t>Psychological Review, 6</w:t>
      </w:r>
      <w:r w:rsidRPr="00F674F0">
        <w:rPr>
          <w:noProof/>
        </w:rPr>
        <w:t>(4), 345-375.</w:t>
      </w:r>
      <w:bookmarkEnd w:id="6"/>
    </w:p>
    <w:p w:rsidR="00D57B2F" w:rsidRPr="00F674F0" w:rsidRDefault="00D57B2F" w:rsidP="00D57B2F">
      <w:pPr>
        <w:spacing w:after="0" w:line="240" w:lineRule="auto"/>
        <w:ind w:left="720" w:hanging="720"/>
        <w:rPr>
          <w:noProof/>
        </w:rPr>
      </w:pPr>
      <w:bookmarkStart w:id="7" w:name="_ENREF_7"/>
      <w:r w:rsidRPr="00F674F0">
        <w:rPr>
          <w:noProof/>
        </w:rPr>
        <w:t xml:space="preserve">Chi, M. T. H., Glaser, R., &amp; Farr, M. J. (1988). </w:t>
      </w:r>
      <w:r w:rsidRPr="00F674F0">
        <w:rPr>
          <w:i/>
          <w:noProof/>
        </w:rPr>
        <w:t>The nature of expertise</w:t>
      </w:r>
      <w:r w:rsidRPr="00F674F0">
        <w:rPr>
          <w:noProof/>
        </w:rPr>
        <w:t>. Mahwah, NJ: Lawrence Erlbaum.</w:t>
      </w:r>
      <w:bookmarkEnd w:id="7"/>
    </w:p>
    <w:p w:rsidR="00D57B2F" w:rsidRPr="00F674F0" w:rsidRDefault="00D57B2F" w:rsidP="00D57B2F">
      <w:pPr>
        <w:spacing w:after="0" w:line="240" w:lineRule="auto"/>
        <w:ind w:left="720" w:hanging="720"/>
        <w:rPr>
          <w:noProof/>
        </w:rPr>
      </w:pPr>
      <w:bookmarkStart w:id="8" w:name="_ENREF_8"/>
      <w:r w:rsidRPr="00F674F0">
        <w:rPr>
          <w:noProof/>
        </w:rPr>
        <w:t xml:space="preserve">Ericsson, K. A. (2008). Deliberate practice and acquisition of expert performance: A general overview. </w:t>
      </w:r>
      <w:r w:rsidRPr="00F674F0">
        <w:rPr>
          <w:i/>
          <w:noProof/>
        </w:rPr>
        <w:t>Academic Emergency Medicine, 15</w:t>
      </w:r>
      <w:r w:rsidRPr="00F674F0">
        <w:rPr>
          <w:noProof/>
        </w:rPr>
        <w:t>(11), 988-994.</w:t>
      </w:r>
      <w:bookmarkEnd w:id="8"/>
    </w:p>
    <w:p w:rsidR="00D57B2F" w:rsidRPr="00F674F0" w:rsidRDefault="00D57B2F" w:rsidP="00D57B2F">
      <w:pPr>
        <w:spacing w:after="0" w:line="240" w:lineRule="auto"/>
        <w:ind w:left="720" w:hanging="720"/>
        <w:rPr>
          <w:noProof/>
        </w:rPr>
      </w:pPr>
      <w:bookmarkStart w:id="9" w:name="_ENREF_9"/>
      <w:r w:rsidRPr="00F674F0">
        <w:rPr>
          <w:noProof/>
        </w:rPr>
        <w:t xml:space="preserve">Ericsson, K. A., Charness, N., Feltovich, P. J., &amp; Hoffman, R. R. (Eds.). (2006). </w:t>
      </w:r>
      <w:r w:rsidRPr="00F674F0">
        <w:rPr>
          <w:i/>
          <w:noProof/>
        </w:rPr>
        <w:t>Cambridge handbook of expertise and expert performance</w:t>
      </w:r>
      <w:r w:rsidRPr="00F674F0">
        <w:rPr>
          <w:noProof/>
        </w:rPr>
        <w:t>. New York: Cambridge University Press.</w:t>
      </w:r>
      <w:bookmarkEnd w:id="9"/>
    </w:p>
    <w:p w:rsidR="00D57B2F" w:rsidRPr="00F674F0" w:rsidRDefault="00D57B2F" w:rsidP="00D57B2F">
      <w:pPr>
        <w:spacing w:after="0" w:line="240" w:lineRule="auto"/>
        <w:ind w:left="720" w:hanging="720"/>
        <w:rPr>
          <w:noProof/>
        </w:rPr>
      </w:pPr>
      <w:bookmarkStart w:id="10" w:name="_ENREF_10"/>
      <w:r w:rsidRPr="00F674F0">
        <w:rPr>
          <w:noProof/>
        </w:rPr>
        <w:t xml:space="preserve">Feldon, D. F. (2007). The implications of research on expertise for curriculum and pedagogy. </w:t>
      </w:r>
      <w:r w:rsidRPr="00F674F0">
        <w:rPr>
          <w:i/>
          <w:noProof/>
        </w:rPr>
        <w:t>Educational Psychology Review, 19</w:t>
      </w:r>
      <w:r w:rsidRPr="00F674F0">
        <w:rPr>
          <w:noProof/>
        </w:rPr>
        <w:t>(2), 91-110.</w:t>
      </w:r>
      <w:bookmarkEnd w:id="10"/>
    </w:p>
    <w:p w:rsidR="00D57B2F" w:rsidRPr="00F674F0" w:rsidRDefault="00D57B2F" w:rsidP="00D57B2F">
      <w:pPr>
        <w:spacing w:after="0" w:line="240" w:lineRule="auto"/>
        <w:ind w:left="720" w:hanging="720"/>
        <w:rPr>
          <w:noProof/>
        </w:rPr>
      </w:pPr>
      <w:bookmarkStart w:id="11" w:name="_ENREF_11"/>
      <w:r w:rsidRPr="00F674F0">
        <w:rPr>
          <w:noProof/>
        </w:rPr>
        <w:t xml:space="preserve">Gigerenzer, G. (2008). </w:t>
      </w:r>
      <w:r w:rsidRPr="00F674F0">
        <w:rPr>
          <w:i/>
          <w:noProof/>
        </w:rPr>
        <w:t>Gut feelings: The intelligence of the unconscious</w:t>
      </w:r>
      <w:r w:rsidRPr="00F674F0">
        <w:rPr>
          <w:noProof/>
        </w:rPr>
        <w:t>. New York: Penguin Books.</w:t>
      </w:r>
      <w:bookmarkEnd w:id="11"/>
    </w:p>
    <w:p w:rsidR="00D57B2F" w:rsidRPr="00F674F0" w:rsidRDefault="00D57B2F" w:rsidP="00D57B2F">
      <w:pPr>
        <w:spacing w:after="0" w:line="240" w:lineRule="auto"/>
        <w:ind w:left="720" w:hanging="720"/>
        <w:rPr>
          <w:noProof/>
        </w:rPr>
      </w:pPr>
      <w:bookmarkStart w:id="12" w:name="_ENREF_12"/>
      <w:r w:rsidRPr="00F674F0">
        <w:rPr>
          <w:noProof/>
        </w:rPr>
        <w:lastRenderedPageBreak/>
        <w:t xml:space="preserve">Grape, C., Sandgren, M., Hansson, L., Ericson, M., &amp; Theorell, T. (2002). Does singing promote well-being?: An empirical study of professional and amateur singers during a singing lesson. </w:t>
      </w:r>
      <w:r w:rsidRPr="00F674F0">
        <w:rPr>
          <w:i/>
          <w:noProof/>
        </w:rPr>
        <w:t>Integrative Physiological and Behavioral Science, 38</w:t>
      </w:r>
      <w:r w:rsidRPr="00F674F0">
        <w:rPr>
          <w:noProof/>
        </w:rPr>
        <w:t>(1), 65-74.</w:t>
      </w:r>
      <w:bookmarkEnd w:id="12"/>
    </w:p>
    <w:p w:rsidR="00D57B2F" w:rsidRPr="00F674F0" w:rsidRDefault="00D57B2F" w:rsidP="00D57B2F">
      <w:pPr>
        <w:spacing w:after="0" w:line="240" w:lineRule="auto"/>
        <w:ind w:left="720" w:hanging="720"/>
        <w:rPr>
          <w:noProof/>
        </w:rPr>
      </w:pPr>
      <w:bookmarkStart w:id="13" w:name="_ENREF_13"/>
      <w:r w:rsidRPr="00F674F0">
        <w:rPr>
          <w:noProof/>
        </w:rPr>
        <w:t xml:space="preserve">Hattie, J. A. C. (2009). </w:t>
      </w:r>
      <w:r w:rsidRPr="00F674F0">
        <w:rPr>
          <w:i/>
          <w:noProof/>
        </w:rPr>
        <w:t>Visible learning: A synthesis of over 800 meta-analyses relating to achievement.</w:t>
      </w:r>
      <w:r w:rsidRPr="00F674F0">
        <w:rPr>
          <w:noProof/>
        </w:rPr>
        <w:t xml:space="preserve"> London: Routledge.</w:t>
      </w:r>
      <w:bookmarkEnd w:id="13"/>
    </w:p>
    <w:p w:rsidR="00D57B2F" w:rsidRPr="00F674F0" w:rsidRDefault="00D57B2F" w:rsidP="00D57B2F">
      <w:pPr>
        <w:spacing w:after="0" w:line="240" w:lineRule="auto"/>
        <w:ind w:left="720" w:hanging="720"/>
        <w:rPr>
          <w:noProof/>
        </w:rPr>
      </w:pPr>
      <w:bookmarkStart w:id="14" w:name="_ENREF_14"/>
      <w:r w:rsidRPr="00F674F0">
        <w:rPr>
          <w:noProof/>
        </w:rPr>
        <w:t xml:space="preserve">Hattie, J. A. C. (2012). </w:t>
      </w:r>
      <w:r w:rsidRPr="00F674F0">
        <w:rPr>
          <w:i/>
          <w:noProof/>
        </w:rPr>
        <w:t>Visible learning for teachers: Maximizing impact on learning</w:t>
      </w:r>
      <w:r w:rsidRPr="00F674F0">
        <w:rPr>
          <w:noProof/>
        </w:rPr>
        <w:t>. London: Routledge.</w:t>
      </w:r>
      <w:bookmarkEnd w:id="14"/>
    </w:p>
    <w:p w:rsidR="00D57B2F" w:rsidRPr="00F674F0" w:rsidRDefault="00D57B2F" w:rsidP="00D57B2F">
      <w:pPr>
        <w:spacing w:after="0" w:line="240" w:lineRule="auto"/>
        <w:ind w:left="720" w:hanging="720"/>
        <w:rPr>
          <w:noProof/>
        </w:rPr>
      </w:pPr>
      <w:bookmarkStart w:id="15" w:name="_ENREF_15"/>
      <w:r w:rsidRPr="00F674F0">
        <w:rPr>
          <w:noProof/>
        </w:rPr>
        <w:t xml:space="preserve">Hinds, P. J. (1999). The curse of expertise: The effects of expertise and debiasing methods on prediction of novice performance. </w:t>
      </w:r>
      <w:r w:rsidRPr="00F674F0">
        <w:rPr>
          <w:i/>
          <w:noProof/>
        </w:rPr>
        <w:t>Journal of Experimental Psychology: Applied, 5</w:t>
      </w:r>
      <w:r w:rsidRPr="00F674F0">
        <w:rPr>
          <w:noProof/>
        </w:rPr>
        <w:t>(2), 205-221.</w:t>
      </w:r>
      <w:bookmarkEnd w:id="15"/>
    </w:p>
    <w:p w:rsidR="00D57B2F" w:rsidRPr="00F674F0" w:rsidRDefault="00D57B2F" w:rsidP="00D57B2F">
      <w:pPr>
        <w:spacing w:after="0" w:line="240" w:lineRule="auto"/>
        <w:ind w:left="720" w:hanging="720"/>
        <w:rPr>
          <w:noProof/>
        </w:rPr>
      </w:pPr>
      <w:bookmarkStart w:id="16" w:name="_ENREF_16"/>
      <w:r w:rsidRPr="00F674F0">
        <w:rPr>
          <w:noProof/>
        </w:rPr>
        <w:t xml:space="preserve">Hinds, P. J., Patterson, M., &amp; Pfeffer, J. (2001). Bothered by abstraction: The effect of expertise on knowledge transfer and subsequent novice performance. </w:t>
      </w:r>
      <w:r w:rsidRPr="00F674F0">
        <w:rPr>
          <w:i/>
          <w:noProof/>
        </w:rPr>
        <w:t>Journal of Applied Psychology, 86</w:t>
      </w:r>
      <w:r w:rsidRPr="00F674F0">
        <w:rPr>
          <w:noProof/>
        </w:rPr>
        <w:t>(6), 1232-1243.</w:t>
      </w:r>
      <w:bookmarkEnd w:id="16"/>
    </w:p>
    <w:p w:rsidR="00D57B2F" w:rsidRPr="00F674F0" w:rsidRDefault="00D57B2F" w:rsidP="00D57B2F">
      <w:pPr>
        <w:spacing w:after="0" w:line="240" w:lineRule="auto"/>
        <w:ind w:left="720" w:hanging="720"/>
        <w:rPr>
          <w:noProof/>
        </w:rPr>
      </w:pPr>
      <w:bookmarkStart w:id="17" w:name="_ENREF_17"/>
      <w:r w:rsidRPr="00F674F0">
        <w:rPr>
          <w:noProof/>
        </w:rPr>
        <w:t xml:space="preserve">Hodges, N. J., Starkes, J. L., &amp; MacMahon, C. (2006). Expert performance in sport: A cognitive perspective. In K. A. Ericsson, N. Charness, P. J. Feltovich &amp; R. R. Hoffman (Eds.), </w:t>
      </w:r>
      <w:r w:rsidRPr="00F674F0">
        <w:rPr>
          <w:i/>
          <w:noProof/>
        </w:rPr>
        <w:t>Cambridge handbook of expertise and expert performance</w:t>
      </w:r>
      <w:r w:rsidRPr="00F674F0">
        <w:rPr>
          <w:noProof/>
        </w:rPr>
        <w:t>. Cambridge: Cambridge University Press.</w:t>
      </w:r>
      <w:bookmarkEnd w:id="17"/>
    </w:p>
    <w:p w:rsidR="00D57B2F" w:rsidRPr="00F674F0" w:rsidRDefault="00D57B2F" w:rsidP="00D57B2F">
      <w:pPr>
        <w:spacing w:after="0" w:line="240" w:lineRule="auto"/>
        <w:ind w:left="720" w:hanging="720"/>
        <w:rPr>
          <w:noProof/>
        </w:rPr>
      </w:pPr>
      <w:bookmarkStart w:id="18" w:name="_ENREF_18"/>
      <w:r w:rsidRPr="00F674F0">
        <w:rPr>
          <w:noProof/>
        </w:rPr>
        <w:t xml:space="preserve">Leinhardt, G. (1987). Development of an expert explanation: An analysis of a sequence of subtraction lessons. </w:t>
      </w:r>
      <w:r w:rsidRPr="00F674F0">
        <w:rPr>
          <w:i/>
          <w:noProof/>
        </w:rPr>
        <w:t>Cognition and Instruction, 4</w:t>
      </w:r>
      <w:r w:rsidRPr="00F674F0">
        <w:rPr>
          <w:noProof/>
        </w:rPr>
        <w:t>(4), 225-282.</w:t>
      </w:r>
      <w:bookmarkEnd w:id="18"/>
    </w:p>
    <w:p w:rsidR="00D57B2F" w:rsidRPr="00F674F0" w:rsidRDefault="00D57B2F" w:rsidP="00D57B2F">
      <w:pPr>
        <w:spacing w:after="0" w:line="240" w:lineRule="auto"/>
        <w:ind w:left="720" w:hanging="720"/>
        <w:rPr>
          <w:noProof/>
        </w:rPr>
      </w:pPr>
      <w:bookmarkStart w:id="19" w:name="_ENREF_19"/>
      <w:r w:rsidRPr="00F674F0">
        <w:rPr>
          <w:noProof/>
        </w:rPr>
        <w:t xml:space="preserve">Leinhardt, G., &amp; Greeno, J. G. (1986). The cognitive skill of teaching. </w:t>
      </w:r>
      <w:r w:rsidRPr="00F674F0">
        <w:rPr>
          <w:i/>
          <w:noProof/>
        </w:rPr>
        <w:t>Journal of Educational Psychology, 78</w:t>
      </w:r>
      <w:r w:rsidRPr="00F674F0">
        <w:rPr>
          <w:noProof/>
        </w:rPr>
        <w:t>(2), 75-95.</w:t>
      </w:r>
      <w:bookmarkEnd w:id="19"/>
    </w:p>
    <w:p w:rsidR="00D57B2F" w:rsidRPr="00F674F0" w:rsidRDefault="00D57B2F" w:rsidP="00D57B2F">
      <w:pPr>
        <w:spacing w:after="0" w:line="240" w:lineRule="auto"/>
        <w:ind w:left="720" w:hanging="720"/>
        <w:rPr>
          <w:noProof/>
        </w:rPr>
      </w:pPr>
      <w:bookmarkStart w:id="20" w:name="_ENREF_20"/>
      <w:r w:rsidRPr="00F674F0">
        <w:rPr>
          <w:noProof/>
        </w:rPr>
        <w:t xml:space="preserve">Livingston, C., &amp; Borko, H. (1989). Expert-novice differences in teaching: A cognitive analysis and implications for teacher education. </w:t>
      </w:r>
      <w:r w:rsidRPr="00F674F0">
        <w:rPr>
          <w:i/>
          <w:noProof/>
        </w:rPr>
        <w:t>Journal of Teacher Education, 40</w:t>
      </w:r>
      <w:r w:rsidRPr="00F674F0">
        <w:rPr>
          <w:noProof/>
        </w:rPr>
        <w:t>(4), 36-42.</w:t>
      </w:r>
      <w:bookmarkEnd w:id="20"/>
    </w:p>
    <w:p w:rsidR="00D57B2F" w:rsidRPr="00F674F0" w:rsidRDefault="00D57B2F" w:rsidP="00D57B2F">
      <w:pPr>
        <w:spacing w:after="0" w:line="240" w:lineRule="auto"/>
        <w:ind w:left="720" w:hanging="720"/>
        <w:rPr>
          <w:noProof/>
        </w:rPr>
      </w:pPr>
      <w:bookmarkStart w:id="21" w:name="_ENREF_21"/>
      <w:r w:rsidRPr="00F674F0">
        <w:rPr>
          <w:noProof/>
        </w:rPr>
        <w:t xml:space="preserve">Nathan, M. J., &amp; Petrosino, A. (2003). Expert blind spot among preservice teachers. </w:t>
      </w:r>
      <w:r w:rsidRPr="00F674F0">
        <w:rPr>
          <w:i/>
          <w:noProof/>
        </w:rPr>
        <w:t>American Educational Research Journal, 40</w:t>
      </w:r>
      <w:r w:rsidRPr="00F674F0">
        <w:rPr>
          <w:noProof/>
        </w:rPr>
        <w:t>(4), 905-928.</w:t>
      </w:r>
      <w:bookmarkEnd w:id="21"/>
    </w:p>
    <w:p w:rsidR="00D57B2F" w:rsidRPr="00F674F0" w:rsidRDefault="00D57B2F" w:rsidP="00D57B2F">
      <w:pPr>
        <w:spacing w:after="0" w:line="240" w:lineRule="auto"/>
        <w:ind w:left="720" w:hanging="720"/>
        <w:rPr>
          <w:noProof/>
        </w:rPr>
      </w:pPr>
      <w:bookmarkStart w:id="22" w:name="_ENREF_22"/>
      <w:r w:rsidRPr="00F674F0">
        <w:rPr>
          <w:noProof/>
        </w:rPr>
        <w:t xml:space="preserve">Reed, N., McLeod, P., &amp; Dienes, Z. (2010). Implicit knowledge and motor skill: What people who know how to catch don’t know. </w:t>
      </w:r>
      <w:r w:rsidRPr="00F674F0">
        <w:rPr>
          <w:i/>
          <w:noProof/>
        </w:rPr>
        <w:t>Consciousness and Cognition, 19</w:t>
      </w:r>
      <w:r w:rsidRPr="00F674F0">
        <w:rPr>
          <w:noProof/>
        </w:rPr>
        <w:t>(1), 63-76.</w:t>
      </w:r>
      <w:bookmarkEnd w:id="22"/>
    </w:p>
    <w:p w:rsidR="00D57B2F" w:rsidRPr="00F674F0" w:rsidRDefault="00D57B2F" w:rsidP="00D57B2F">
      <w:pPr>
        <w:spacing w:after="0" w:line="240" w:lineRule="auto"/>
        <w:ind w:left="720" w:hanging="720"/>
        <w:rPr>
          <w:noProof/>
        </w:rPr>
      </w:pPr>
      <w:bookmarkStart w:id="23" w:name="_ENREF_23"/>
      <w:r w:rsidRPr="00F674F0">
        <w:rPr>
          <w:noProof/>
        </w:rPr>
        <w:t xml:space="preserve">Ross, P. E. (2006). The expert mind. </w:t>
      </w:r>
      <w:r w:rsidRPr="00F674F0">
        <w:rPr>
          <w:i/>
          <w:noProof/>
        </w:rPr>
        <w:t>Scientific American, 295</w:t>
      </w:r>
      <w:r w:rsidRPr="00F674F0">
        <w:rPr>
          <w:noProof/>
        </w:rPr>
        <w:t>(2), 64-71.</w:t>
      </w:r>
      <w:bookmarkEnd w:id="23"/>
    </w:p>
    <w:p w:rsidR="00D57B2F" w:rsidRPr="00F674F0" w:rsidRDefault="00D57B2F" w:rsidP="00D57B2F">
      <w:pPr>
        <w:spacing w:after="0" w:line="240" w:lineRule="auto"/>
        <w:ind w:left="720" w:hanging="720"/>
        <w:rPr>
          <w:noProof/>
        </w:rPr>
      </w:pPr>
      <w:bookmarkStart w:id="24" w:name="_ENREF_24"/>
      <w:r w:rsidRPr="00F674F0">
        <w:rPr>
          <w:noProof/>
        </w:rPr>
        <w:t xml:space="preserve">Rowe, K. (2003). </w:t>
      </w:r>
      <w:r w:rsidRPr="00F674F0">
        <w:rPr>
          <w:i/>
          <w:noProof/>
        </w:rPr>
        <w:t>The importance of teacher quality as a key determinant of students’ experiences and outcomes of schooling.</w:t>
      </w:r>
      <w:r w:rsidRPr="00F674F0">
        <w:rPr>
          <w:noProof/>
        </w:rPr>
        <w:t xml:space="preserve"> Paper presented at the ACER Research Conference: Building Teacher Quality: What does the research tell us?, </w:t>
      </w:r>
      <w:hyperlink r:id="rId6" w:history="1">
        <w:r w:rsidRPr="00F674F0">
          <w:rPr>
            <w:rStyle w:val="Hyperlink"/>
            <w:noProof/>
          </w:rPr>
          <w:t>http://research.acer.edu.au/research_conference_2003/3/</w:t>
        </w:r>
      </w:hyperlink>
      <w:r w:rsidRPr="00F674F0">
        <w:rPr>
          <w:noProof/>
        </w:rPr>
        <w:t>.</w:t>
      </w:r>
      <w:bookmarkEnd w:id="24"/>
    </w:p>
    <w:p w:rsidR="00D57B2F" w:rsidRPr="00F674F0" w:rsidRDefault="00D57B2F" w:rsidP="00D57B2F">
      <w:pPr>
        <w:spacing w:after="0" w:line="240" w:lineRule="auto"/>
        <w:ind w:left="720" w:hanging="720"/>
        <w:rPr>
          <w:noProof/>
        </w:rPr>
      </w:pPr>
      <w:bookmarkStart w:id="25" w:name="_ENREF_25"/>
      <w:r w:rsidRPr="00F674F0">
        <w:rPr>
          <w:noProof/>
        </w:rPr>
        <w:t xml:space="preserve">Rowe, K. (2006). Effective teaching practices for students with and without learning difficulties : Issues and implications surrounding key findings and recommendations from the National Inquiry into the Teaching of Literacy. </w:t>
      </w:r>
      <w:r w:rsidRPr="00F674F0">
        <w:rPr>
          <w:i/>
          <w:noProof/>
        </w:rPr>
        <w:t>Australian Journal of Learning Difficulties, 11</w:t>
      </w:r>
      <w:r w:rsidRPr="00F674F0">
        <w:rPr>
          <w:noProof/>
        </w:rPr>
        <w:t>(3), 99-115.</w:t>
      </w:r>
      <w:bookmarkEnd w:id="25"/>
    </w:p>
    <w:p w:rsidR="00D57B2F" w:rsidRPr="00F674F0" w:rsidRDefault="00D57B2F" w:rsidP="00D57B2F">
      <w:pPr>
        <w:spacing w:after="0" w:line="240" w:lineRule="auto"/>
        <w:ind w:left="720" w:hanging="720"/>
        <w:rPr>
          <w:noProof/>
        </w:rPr>
      </w:pPr>
      <w:bookmarkStart w:id="26" w:name="_ENREF_26"/>
      <w:r w:rsidRPr="00F674F0">
        <w:rPr>
          <w:noProof/>
        </w:rPr>
        <w:t xml:space="preserve">Sabers, D. S., Cushing, K. S., &amp; Berliner, D. C. (1991). Differences among teachers in a task characterized by simultaneity, multi dimensionality, and immediacy. </w:t>
      </w:r>
      <w:r w:rsidRPr="00F674F0">
        <w:rPr>
          <w:i/>
          <w:noProof/>
        </w:rPr>
        <w:t>American Educational Research Journal, 28</w:t>
      </w:r>
      <w:r w:rsidRPr="00F674F0">
        <w:rPr>
          <w:noProof/>
        </w:rPr>
        <w:t>(1), 63-88.</w:t>
      </w:r>
      <w:bookmarkEnd w:id="26"/>
    </w:p>
    <w:p w:rsidR="00D57B2F" w:rsidRPr="00F674F0" w:rsidRDefault="00D57B2F" w:rsidP="00D57B2F">
      <w:pPr>
        <w:spacing w:after="0" w:line="240" w:lineRule="auto"/>
        <w:ind w:left="720" w:hanging="720"/>
        <w:rPr>
          <w:noProof/>
        </w:rPr>
      </w:pPr>
      <w:bookmarkStart w:id="27" w:name="_ENREF_27"/>
      <w:r w:rsidRPr="00F674F0">
        <w:rPr>
          <w:noProof/>
        </w:rPr>
        <w:t xml:space="preserve">Smith, T. W., Baker, W. K., Hattie, J. A., &amp; Bond, L. (2008). A validity study of the certification system of the National Board  for Professional Teaching Standards. In L. Ingvarson &amp; J. A. C. Hattie (Eds.), </w:t>
      </w:r>
      <w:r w:rsidRPr="00F674F0">
        <w:rPr>
          <w:i/>
          <w:noProof/>
        </w:rPr>
        <w:t>Assessing teachers for professional certification: The first decade of the National Board for Teaching Standards: Advances in program evaluation, Series 11</w:t>
      </w:r>
      <w:r w:rsidRPr="00F674F0">
        <w:rPr>
          <w:noProof/>
        </w:rPr>
        <w:t xml:space="preserve"> (pp. 345-380). Oxford: Elsevier.</w:t>
      </w:r>
      <w:bookmarkEnd w:id="27"/>
    </w:p>
    <w:p w:rsidR="00D57B2F" w:rsidRPr="00F674F0" w:rsidRDefault="00D57B2F" w:rsidP="00D57B2F">
      <w:pPr>
        <w:spacing w:after="0" w:line="240" w:lineRule="auto"/>
        <w:ind w:left="720" w:hanging="720"/>
        <w:rPr>
          <w:noProof/>
        </w:rPr>
      </w:pPr>
      <w:bookmarkStart w:id="28" w:name="_ENREF_28"/>
      <w:r w:rsidRPr="00F674F0">
        <w:rPr>
          <w:noProof/>
        </w:rPr>
        <w:t xml:space="preserve">Takeuchi, T., &amp; Inomata, K. (2009). Visual search strategies and decision making in baseball hitting. </w:t>
      </w:r>
      <w:r w:rsidRPr="00F674F0">
        <w:rPr>
          <w:i/>
          <w:noProof/>
        </w:rPr>
        <w:t>Perceptual &amp; Motor Skills, 108</w:t>
      </w:r>
      <w:r w:rsidRPr="00F674F0">
        <w:rPr>
          <w:noProof/>
        </w:rPr>
        <w:t>(3), 971-980.</w:t>
      </w:r>
      <w:bookmarkEnd w:id="28"/>
    </w:p>
    <w:p w:rsidR="00D57B2F" w:rsidRPr="00F674F0" w:rsidRDefault="00D57B2F" w:rsidP="00D57B2F">
      <w:pPr>
        <w:spacing w:after="0" w:line="240" w:lineRule="auto"/>
        <w:ind w:left="720" w:hanging="720"/>
        <w:rPr>
          <w:noProof/>
        </w:rPr>
      </w:pPr>
      <w:bookmarkStart w:id="29" w:name="_ENREF_29"/>
      <w:r w:rsidRPr="00F674F0">
        <w:rPr>
          <w:noProof/>
        </w:rPr>
        <w:t xml:space="preserve">Vickers, J. N. (2007). </w:t>
      </w:r>
      <w:r w:rsidRPr="00F674F0">
        <w:rPr>
          <w:i/>
          <w:noProof/>
        </w:rPr>
        <w:t>Perception, cognition, and decision training : The quiet eye in action</w:t>
      </w:r>
      <w:r w:rsidRPr="00F674F0">
        <w:rPr>
          <w:noProof/>
        </w:rPr>
        <w:t>. Champaign, IL: Human Kinetics.</w:t>
      </w:r>
      <w:bookmarkEnd w:id="29"/>
    </w:p>
    <w:p w:rsidR="00D57B2F" w:rsidRPr="00F674F0" w:rsidRDefault="00D57B2F" w:rsidP="0057614B">
      <w:pPr>
        <w:spacing w:line="240" w:lineRule="auto"/>
        <w:ind w:left="720" w:hanging="720"/>
        <w:rPr>
          <w:noProof/>
        </w:rPr>
      </w:pPr>
      <w:bookmarkStart w:id="30" w:name="_ENREF_30"/>
      <w:r w:rsidRPr="00F674F0">
        <w:rPr>
          <w:noProof/>
        </w:rPr>
        <w:t xml:space="preserve">Wittwer, J., Nückles, M., &amp; Renkl, A. (2008). Is underestimation less detrimental than overestimation? The impact of experts' beliefs about a layperson's knowledge on learning and question asking. </w:t>
      </w:r>
      <w:r w:rsidRPr="00F674F0">
        <w:rPr>
          <w:i/>
          <w:noProof/>
        </w:rPr>
        <w:t>Instructional Science, 36</w:t>
      </w:r>
      <w:r w:rsidRPr="00F674F0">
        <w:rPr>
          <w:noProof/>
        </w:rPr>
        <w:t>(1), 27-52.</w:t>
      </w:r>
      <w:bookmarkEnd w:id="30"/>
    </w:p>
    <w:p w:rsidR="008E507C" w:rsidRDefault="001E05F8" w:rsidP="00485E5A">
      <w:pPr>
        <w:ind w:firstLine="0"/>
      </w:pPr>
      <w:r w:rsidRPr="00F674F0">
        <w:fldChar w:fldCharType="end"/>
      </w:r>
    </w:p>
    <w:sectPr w:rsidR="008E507C" w:rsidSect="001E05F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73D3B"/>
    <w:multiLevelType w:val="hybridMultilevel"/>
    <w:tmpl w:val="C936CC66"/>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
    <w:nsid w:val="6F3051E3"/>
    <w:multiLevelType w:val="hybridMultilevel"/>
    <w:tmpl w:val="7B062A9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4"/>
  <w:proofState w:spelling="clean" w:grammar="clean"/>
  <w:defaultTabStop w:val="68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a22warwxsf50ce0pxrx5psgr92229dxdf0t&quot;&gt;My EndNote Library&lt;record-ids&gt;&lt;item&gt;50&lt;/item&gt;&lt;item&gt;92&lt;/item&gt;&lt;item&gt;93&lt;/item&gt;&lt;item&gt;94&lt;/item&gt;&lt;item&gt;96&lt;/item&gt;&lt;item&gt;213&lt;/item&gt;&lt;item&gt;215&lt;/item&gt;&lt;item&gt;217&lt;/item&gt;&lt;item&gt;230&lt;/item&gt;&lt;item&gt;233&lt;/item&gt;&lt;item&gt;234&lt;/item&gt;&lt;item&gt;264&lt;/item&gt;&lt;item&gt;283&lt;/item&gt;&lt;item&gt;305&lt;/item&gt;&lt;item&gt;306&lt;/item&gt;&lt;item&gt;307&lt;/item&gt;&lt;item&gt;308&lt;/item&gt;&lt;item&gt;385&lt;/item&gt;&lt;item&gt;409&lt;/item&gt;&lt;item&gt;502&lt;/item&gt;&lt;item&gt;503&lt;/item&gt;&lt;item&gt;504&lt;/item&gt;&lt;item&gt;505&lt;/item&gt;&lt;item&gt;506&lt;/item&gt;&lt;item&gt;507&lt;/item&gt;&lt;item&gt;508&lt;/item&gt;&lt;item&gt;510&lt;/item&gt;&lt;item&gt;511&lt;/item&gt;&lt;item&gt;512&lt;/item&gt;&lt;item&gt;513&lt;/item&gt;&lt;/record-ids&gt;&lt;/item&gt;&lt;/Libraries&gt;"/>
  </w:docVars>
  <w:rsids>
    <w:rsidRoot w:val="00D50A5D"/>
    <w:rsid w:val="000122DA"/>
    <w:rsid w:val="000158BD"/>
    <w:rsid w:val="0006771D"/>
    <w:rsid w:val="00075376"/>
    <w:rsid w:val="000820BB"/>
    <w:rsid w:val="000A5545"/>
    <w:rsid w:val="000C0D46"/>
    <w:rsid w:val="000F7C84"/>
    <w:rsid w:val="00102906"/>
    <w:rsid w:val="00123EC7"/>
    <w:rsid w:val="0013218A"/>
    <w:rsid w:val="00190AFB"/>
    <w:rsid w:val="001E05F8"/>
    <w:rsid w:val="00203CCE"/>
    <w:rsid w:val="002111EF"/>
    <w:rsid w:val="00243F73"/>
    <w:rsid w:val="002608E5"/>
    <w:rsid w:val="00267065"/>
    <w:rsid w:val="002830C6"/>
    <w:rsid w:val="00291D51"/>
    <w:rsid w:val="002A6E15"/>
    <w:rsid w:val="0034704C"/>
    <w:rsid w:val="00394CDE"/>
    <w:rsid w:val="003A215C"/>
    <w:rsid w:val="003E6523"/>
    <w:rsid w:val="00426240"/>
    <w:rsid w:val="004317C3"/>
    <w:rsid w:val="00433AEC"/>
    <w:rsid w:val="00450019"/>
    <w:rsid w:val="004564F8"/>
    <w:rsid w:val="00472F4C"/>
    <w:rsid w:val="00483FC0"/>
    <w:rsid w:val="00485E5A"/>
    <w:rsid w:val="004F5D78"/>
    <w:rsid w:val="00503A12"/>
    <w:rsid w:val="00521478"/>
    <w:rsid w:val="005724F2"/>
    <w:rsid w:val="0057614B"/>
    <w:rsid w:val="005B6B61"/>
    <w:rsid w:val="005D0558"/>
    <w:rsid w:val="005F2B23"/>
    <w:rsid w:val="00621A50"/>
    <w:rsid w:val="00682395"/>
    <w:rsid w:val="006E2F44"/>
    <w:rsid w:val="00704D00"/>
    <w:rsid w:val="007078A7"/>
    <w:rsid w:val="007529E7"/>
    <w:rsid w:val="007935C8"/>
    <w:rsid w:val="0079756A"/>
    <w:rsid w:val="007A084D"/>
    <w:rsid w:val="007B5929"/>
    <w:rsid w:val="007B6B72"/>
    <w:rsid w:val="007F68F2"/>
    <w:rsid w:val="00823E31"/>
    <w:rsid w:val="00825D11"/>
    <w:rsid w:val="00853CFD"/>
    <w:rsid w:val="008717D4"/>
    <w:rsid w:val="008972BE"/>
    <w:rsid w:val="008D78D2"/>
    <w:rsid w:val="008E4E1F"/>
    <w:rsid w:val="008E507C"/>
    <w:rsid w:val="008F18D0"/>
    <w:rsid w:val="008F238C"/>
    <w:rsid w:val="008F3A90"/>
    <w:rsid w:val="00915A88"/>
    <w:rsid w:val="00922C8B"/>
    <w:rsid w:val="009259E3"/>
    <w:rsid w:val="00956946"/>
    <w:rsid w:val="00974356"/>
    <w:rsid w:val="0098614C"/>
    <w:rsid w:val="009C1647"/>
    <w:rsid w:val="00A57026"/>
    <w:rsid w:val="00AB1A05"/>
    <w:rsid w:val="00AD5E9E"/>
    <w:rsid w:val="00AD71AA"/>
    <w:rsid w:val="00AD7493"/>
    <w:rsid w:val="00AE345C"/>
    <w:rsid w:val="00AE5C2D"/>
    <w:rsid w:val="00B15C9A"/>
    <w:rsid w:val="00B36F80"/>
    <w:rsid w:val="00B441AC"/>
    <w:rsid w:val="00B45036"/>
    <w:rsid w:val="00B82AF5"/>
    <w:rsid w:val="00B83B7F"/>
    <w:rsid w:val="00BA64EC"/>
    <w:rsid w:val="00BA71F4"/>
    <w:rsid w:val="00BD4FE0"/>
    <w:rsid w:val="00BE5B2A"/>
    <w:rsid w:val="00C24DAC"/>
    <w:rsid w:val="00CB4211"/>
    <w:rsid w:val="00D01486"/>
    <w:rsid w:val="00D16EA5"/>
    <w:rsid w:val="00D27C8D"/>
    <w:rsid w:val="00D50A5D"/>
    <w:rsid w:val="00D57B2F"/>
    <w:rsid w:val="00D71C4F"/>
    <w:rsid w:val="00D97E28"/>
    <w:rsid w:val="00DE4A69"/>
    <w:rsid w:val="00E1685F"/>
    <w:rsid w:val="00E1768D"/>
    <w:rsid w:val="00E316A0"/>
    <w:rsid w:val="00E34161"/>
    <w:rsid w:val="00E3611F"/>
    <w:rsid w:val="00E50336"/>
    <w:rsid w:val="00E91731"/>
    <w:rsid w:val="00EC588B"/>
    <w:rsid w:val="00EF36D1"/>
    <w:rsid w:val="00F05E65"/>
    <w:rsid w:val="00F15980"/>
    <w:rsid w:val="00F446A0"/>
    <w:rsid w:val="00F57165"/>
    <w:rsid w:val="00F674F0"/>
    <w:rsid w:val="00F82ACF"/>
    <w:rsid w:val="00FA0A8F"/>
    <w:rsid w:val="00FB052F"/>
    <w:rsid w:val="00FB68EC"/>
    <w:rsid w:val="00FC5C0D"/>
    <w:rsid w:val="00FD5263"/>
    <w:rsid w:val="00FF1213"/>
    <w:rsid w:val="00FF6DF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ind w:firstLine="68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A5D"/>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4161"/>
    <w:pPr>
      <w:ind w:left="720"/>
      <w:contextualSpacing/>
    </w:pPr>
  </w:style>
  <w:style w:type="character" w:styleId="Hyperlink">
    <w:name w:val="Hyperlink"/>
    <w:basedOn w:val="DefaultParagraphFont"/>
    <w:uiPriority w:val="99"/>
    <w:unhideWhenUsed/>
    <w:rsid w:val="000122DA"/>
    <w:rPr>
      <w:color w:val="0000FF" w:themeColor="hyperlink"/>
      <w:u w:val="single"/>
    </w:rPr>
  </w:style>
  <w:style w:type="paragraph" w:styleId="BalloonText">
    <w:name w:val="Balloon Text"/>
    <w:basedOn w:val="Normal"/>
    <w:link w:val="BalloonTextChar"/>
    <w:uiPriority w:val="99"/>
    <w:semiHidden/>
    <w:unhideWhenUsed/>
    <w:rsid w:val="005B6B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6B61"/>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ind w:firstLine="68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A5D"/>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4161"/>
    <w:pPr>
      <w:ind w:left="720"/>
      <w:contextualSpacing/>
    </w:pPr>
  </w:style>
  <w:style w:type="character" w:styleId="Hyperlink">
    <w:name w:val="Hyperlink"/>
    <w:basedOn w:val="DefaultParagraphFont"/>
    <w:uiPriority w:val="99"/>
    <w:unhideWhenUsed/>
    <w:rsid w:val="000122DA"/>
    <w:rPr>
      <w:color w:val="0000FF" w:themeColor="hyperlink"/>
      <w:u w:val="single"/>
    </w:rPr>
  </w:style>
  <w:style w:type="paragraph" w:styleId="BalloonText">
    <w:name w:val="Balloon Text"/>
    <w:basedOn w:val="Normal"/>
    <w:link w:val="BalloonTextChar"/>
    <w:uiPriority w:val="99"/>
    <w:semiHidden/>
    <w:unhideWhenUsed/>
    <w:rsid w:val="005B6B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6B61"/>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research.acer.edu.au/research_conference_2003/3/"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Pages>
  <Words>8818</Words>
  <Characters>50266</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University of South Australia</Company>
  <LinksUpToDate>false</LinksUpToDate>
  <CharactersWithSpaces>58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ty of South Australia</dc:creator>
  <cp:lastModifiedBy>University of South Australia</cp:lastModifiedBy>
  <cp:revision>7</cp:revision>
  <cp:lastPrinted>2013-01-05T09:06:00Z</cp:lastPrinted>
  <dcterms:created xsi:type="dcterms:W3CDTF">2013-02-08T04:35:00Z</dcterms:created>
  <dcterms:modified xsi:type="dcterms:W3CDTF">2013-02-18T08:33:00Z</dcterms:modified>
</cp:coreProperties>
</file>